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9AF81D" w14:textId="072D505F" w:rsidR="005F4F14" w:rsidRPr="00345389" w:rsidRDefault="005F4F14" w:rsidP="003B3C7D">
      <w:pPr>
        <w:spacing w:line="360" w:lineRule="auto"/>
        <w:jc w:val="center"/>
        <w:rPr>
          <w:rFonts w:ascii="Times New Roman" w:hAnsi="Times New Roman" w:cs="Times New Roman"/>
          <w:b/>
          <w:bCs/>
          <w:sz w:val="24"/>
          <w:szCs w:val="24"/>
        </w:rPr>
      </w:pPr>
      <w:r w:rsidRPr="00345389">
        <w:rPr>
          <w:rFonts w:ascii="Times New Roman" w:hAnsi="Times New Roman" w:cs="Times New Roman"/>
          <w:b/>
          <w:bCs/>
          <w:sz w:val="24"/>
          <w:szCs w:val="24"/>
        </w:rPr>
        <w:t>BAB II</w:t>
      </w:r>
    </w:p>
    <w:p w14:paraId="30258C13" w14:textId="3FA2476D" w:rsidR="005F4F14" w:rsidRPr="00345389" w:rsidRDefault="005F4F14" w:rsidP="003B3C7D">
      <w:pPr>
        <w:spacing w:line="360" w:lineRule="auto"/>
        <w:jc w:val="center"/>
        <w:rPr>
          <w:rFonts w:ascii="Times New Roman" w:hAnsi="Times New Roman" w:cs="Times New Roman"/>
          <w:b/>
          <w:bCs/>
          <w:sz w:val="24"/>
          <w:szCs w:val="24"/>
        </w:rPr>
      </w:pPr>
      <w:commentRangeStart w:id="0"/>
      <w:r w:rsidRPr="00345389">
        <w:rPr>
          <w:rFonts w:ascii="Times New Roman" w:hAnsi="Times New Roman" w:cs="Times New Roman"/>
          <w:b/>
          <w:bCs/>
          <w:sz w:val="24"/>
          <w:szCs w:val="24"/>
        </w:rPr>
        <w:t>TINJAUAN PUSTAKA DAN DASAR TEORI</w:t>
      </w:r>
      <w:commentRangeEnd w:id="0"/>
      <w:r w:rsidR="008649F4">
        <w:rPr>
          <w:rStyle w:val="CommentReference"/>
        </w:rPr>
        <w:commentReference w:id="0"/>
      </w:r>
    </w:p>
    <w:p w14:paraId="4955A82E" w14:textId="63322FDE" w:rsidR="00234380" w:rsidRPr="00345389" w:rsidRDefault="00234380" w:rsidP="003B3C7D">
      <w:pPr>
        <w:pStyle w:val="ListParagraph"/>
        <w:numPr>
          <w:ilvl w:val="1"/>
          <w:numId w:val="2"/>
        </w:numPr>
        <w:spacing w:line="360" w:lineRule="auto"/>
        <w:rPr>
          <w:rFonts w:ascii="Times New Roman" w:hAnsi="Times New Roman" w:cs="Times New Roman"/>
          <w:b/>
          <w:bCs/>
          <w:sz w:val="24"/>
          <w:szCs w:val="24"/>
        </w:rPr>
      </w:pPr>
      <w:r w:rsidRPr="00345389">
        <w:rPr>
          <w:rFonts w:ascii="Times New Roman" w:hAnsi="Times New Roman" w:cs="Times New Roman"/>
          <w:b/>
          <w:bCs/>
          <w:sz w:val="24"/>
          <w:szCs w:val="24"/>
        </w:rPr>
        <w:t xml:space="preserve"> Tinjauan Pustaka</w:t>
      </w:r>
    </w:p>
    <w:p w14:paraId="54880D68" w14:textId="77777777" w:rsidR="00234380" w:rsidRPr="00345389" w:rsidRDefault="00234380" w:rsidP="003B3C7D">
      <w:pPr>
        <w:pStyle w:val="ListParagraph"/>
        <w:spacing w:line="360" w:lineRule="auto"/>
        <w:ind w:left="450"/>
        <w:jc w:val="both"/>
        <w:rPr>
          <w:rFonts w:ascii="Times New Roman" w:hAnsi="Times New Roman" w:cs="Times New Roman"/>
          <w:b/>
          <w:bCs/>
          <w:sz w:val="24"/>
          <w:szCs w:val="24"/>
        </w:rPr>
      </w:pPr>
    </w:p>
    <w:p w14:paraId="33048EEA" w14:textId="4478E4EE" w:rsidR="00234380" w:rsidRPr="00345389" w:rsidRDefault="00234380" w:rsidP="003B3C7D">
      <w:pPr>
        <w:pStyle w:val="ListParagraph"/>
        <w:spacing w:line="360" w:lineRule="auto"/>
        <w:ind w:left="450" w:firstLine="270"/>
        <w:jc w:val="both"/>
        <w:rPr>
          <w:rFonts w:ascii="Times New Roman" w:hAnsi="Times New Roman" w:cs="Times New Roman"/>
          <w:sz w:val="24"/>
          <w:szCs w:val="24"/>
        </w:rPr>
      </w:pPr>
      <w:commentRangeStart w:id="1"/>
      <w:r w:rsidRPr="00345389">
        <w:rPr>
          <w:rFonts w:ascii="Times New Roman" w:hAnsi="Times New Roman" w:cs="Times New Roman"/>
          <w:sz w:val="24"/>
          <w:szCs w:val="24"/>
        </w:rPr>
        <w:t xml:space="preserve">Beberapa penelitian yang pernah dilakukan sebelumnya dengan memngimplementasikan kombinasi Metode SAW dan AHP adalah sebagai </w:t>
      </w:r>
      <w:proofErr w:type="gramStart"/>
      <w:r w:rsidRPr="00345389">
        <w:rPr>
          <w:rFonts w:ascii="Times New Roman" w:hAnsi="Times New Roman" w:cs="Times New Roman"/>
          <w:sz w:val="24"/>
          <w:szCs w:val="24"/>
        </w:rPr>
        <w:t>berikut :</w:t>
      </w:r>
      <w:commentRangeEnd w:id="1"/>
      <w:proofErr w:type="gramEnd"/>
      <w:r w:rsidR="008649F4">
        <w:rPr>
          <w:rStyle w:val="CommentReference"/>
        </w:rPr>
        <w:commentReference w:id="1"/>
      </w:r>
    </w:p>
    <w:p w14:paraId="4F0DCDF4" w14:textId="6113132F" w:rsidR="00234380" w:rsidRPr="00345389" w:rsidRDefault="0080498D" w:rsidP="003B3C7D">
      <w:pPr>
        <w:pStyle w:val="ListParagraph"/>
        <w:spacing w:line="360" w:lineRule="auto"/>
        <w:ind w:left="450" w:firstLine="270"/>
        <w:jc w:val="both"/>
        <w:rPr>
          <w:rFonts w:ascii="Times New Roman" w:hAnsi="Times New Roman" w:cs="Times New Roman"/>
          <w:sz w:val="24"/>
          <w:szCs w:val="24"/>
        </w:rPr>
      </w:pPr>
      <w:r w:rsidRPr="00345389">
        <w:rPr>
          <w:rFonts w:ascii="Times New Roman" w:hAnsi="Times New Roman" w:cs="Times New Roman"/>
          <w:sz w:val="24"/>
          <w:szCs w:val="24"/>
        </w:rPr>
        <w:t>Penelitian yang dilakukan oleh</w:t>
      </w:r>
      <w:r w:rsidR="00E83C51" w:rsidRPr="00345389">
        <w:rPr>
          <w:rFonts w:ascii="Times New Roman" w:hAnsi="Times New Roman" w:cs="Times New Roman"/>
          <w:sz w:val="24"/>
          <w:szCs w:val="24"/>
        </w:rPr>
        <w:t xml:space="preserve"> </w:t>
      </w:r>
      <w:r w:rsidR="00E83C51" w:rsidRPr="00345389">
        <w:rPr>
          <w:rFonts w:ascii="Times New Roman" w:hAnsi="Times New Roman" w:cs="Times New Roman"/>
          <w:sz w:val="24"/>
          <w:szCs w:val="24"/>
        </w:rPr>
        <w:fldChar w:fldCharType="begin" w:fldLock="1"/>
      </w:r>
      <w:r w:rsidR="009711CB" w:rsidRPr="00345389">
        <w:rPr>
          <w:rFonts w:ascii="Times New Roman" w:hAnsi="Times New Roman" w:cs="Times New Roman"/>
          <w:sz w:val="24"/>
          <w:szCs w:val="24"/>
        </w:rPr>
        <w:instrText>ADDIN CSL_CITATION {"citationItems":[{"id":"ITEM-1","itemData":{"DOI":"10.35957/jatisi.v5i1.130","ISSN":"2407-4322","abstract":"Penelitian ini bertujuan untuk menentukan kenaikan jabatan karyawan pada Dinas Kesehatan Provinsi Sumatera Selatan dengan menggunakan metode AHP (Analytic Hierarchy Prcess) dan SAW (Simple Additive Wieght). Metode AHP digunakan untuk menentukan bobot dari setiap kriteria, sedangkan metode SAW digunakan untuk menentukan rangking kenaikan jabatan karyawan. Proses kenaikan jabatan ini dibuat menggunakan bahasa pemrograman microsoft visual studio. Pengujian yang dilakukan pada penelitian ini yaitu pengujian blackboxdan pengujian akurasi. Hasil Pengujian black box menunjukkan bahwa sistem dapat berjalan dengan baik sesuai dengan fungsinya, sedangkan pengujian akurasi diuji dengan membandingkan hasil dari perhitungan Dinas Kesehatan, dengan hasil perhitungan metode AHP, hasil perhitungan metode SAW dan hasil perhitungan AHP &amp; SAW dalam menentukan kenaikan jabatan karyawan. Hasil pengujian akurasi pada 3 kasus uji tersebut diperoleh bahwa metode AHP &amp; SAW lebih baik dibangdingkan metode AHP dan metode SAW. Hasil akurasi metode AHP dan SAW pada kasus 1 adalah 100%, pada kasus 2 adalah 100%, dan pada kasus 3 adalah 50%.","author":[{"dropping-particle":"","family":"Diah","given":"Permatasari","non-dropping-particle":"","parse-names":false,"suffix":""},{"dropping-particle":"","family":"Dewi","given":"Sartika","non-dropping-particle":"","parse-names":false,"suffix":""},{"dropping-particle":"","family":"Suryati","given":"Suryati","non-dropping-particle":"","parse-names":false,"suffix":""}],"container-title":"JATISI (Jurnal Teknik Informatika dan Sistem Informasi)","id":"ITEM-1","issue":"1","issued":{"date-parts":[["2018"]]},"page":"60-73","title":"Penerapan Metode AHP dan SAW untuk Penentuan Kenaikan Jabatan Karyawan","type":"article-journal","volume":"5"},"uris":["http://www.mendeley.com/documents/?uuid=de8e9572-5fc5-4a2c-a1c3-23a2c9073b92"]}],"mendeley":{"formattedCitation":"(Diah, Dewi and Suryati, 2018)","plainTextFormattedCitation":"(Diah, Dewi and Suryati, 2018)","previouslyFormattedCitation":"(Diah, Dewi and Suryati, 2018)"},"properties":{"noteIndex":0},"schema":"https://github.com/citation-style-language/schema/raw/master/csl-citation.json"}</w:instrText>
      </w:r>
      <w:r w:rsidR="00E83C51" w:rsidRPr="00345389">
        <w:rPr>
          <w:rFonts w:ascii="Times New Roman" w:hAnsi="Times New Roman" w:cs="Times New Roman"/>
          <w:sz w:val="24"/>
          <w:szCs w:val="24"/>
        </w:rPr>
        <w:fldChar w:fldCharType="separate"/>
      </w:r>
      <w:r w:rsidR="00E83C51" w:rsidRPr="00345389">
        <w:rPr>
          <w:rFonts w:ascii="Times New Roman" w:hAnsi="Times New Roman" w:cs="Times New Roman"/>
          <w:noProof/>
          <w:sz w:val="24"/>
          <w:szCs w:val="24"/>
        </w:rPr>
        <w:t>(Diah, Dewi and Suryati, 2018)</w:t>
      </w:r>
      <w:r w:rsidR="00E83C51" w:rsidRPr="00345389">
        <w:rPr>
          <w:rFonts w:ascii="Times New Roman" w:hAnsi="Times New Roman" w:cs="Times New Roman"/>
          <w:sz w:val="24"/>
          <w:szCs w:val="24"/>
        </w:rPr>
        <w:fldChar w:fldCharType="end"/>
      </w:r>
      <w:r w:rsidR="00E83C51" w:rsidRPr="00345389">
        <w:rPr>
          <w:rFonts w:ascii="Times New Roman" w:hAnsi="Times New Roman" w:cs="Times New Roman"/>
          <w:sz w:val="24"/>
          <w:szCs w:val="24"/>
        </w:rPr>
        <w:t xml:space="preserve"> yang berjudul  Penerapan Metode AHP Dan SAW Untuk Penentuan Kenaikan Jabatan Karyawan Dalam Penelitiannya, adalah tentang penggunaan metode Analytic Hierarchy Process (AHP) dan Simple Additive Weighting (SAW) untuk menentukan promosi karyawan di Dinas Kesehatan Sumatera Selatan. Metode AHP untuk menghitung bobot prioritas dari kriteria, sedangkan metode SAW digunakan untuk peringkat akhir alternatif dalam penelitiannya memberikan instruksi langkah demi langkah dalam melakukan perhitungan dan mencakup tabel referensi. pembahasan tentang pengujian akurasi hasil dengan membandingkannya dengan data aktual dari perusahaan. Hasil pengujian menunjukkan bahwa metode AHP &amp; SAW lebih baik daripada metode AHP atau SAW secara individu. Akurasi metode AHP dan SAW dalam berbagai kasus pengujian berkisar antara 50% hingga 100%.</w:t>
      </w:r>
    </w:p>
    <w:p w14:paraId="76D02419" w14:textId="77777777" w:rsidR="009711CB" w:rsidRPr="00345389" w:rsidRDefault="009711CB" w:rsidP="003B3C7D">
      <w:pPr>
        <w:pStyle w:val="ListParagraph"/>
        <w:spacing w:line="360" w:lineRule="auto"/>
        <w:ind w:left="450" w:firstLine="270"/>
        <w:jc w:val="both"/>
        <w:rPr>
          <w:rFonts w:ascii="Times New Roman" w:hAnsi="Times New Roman" w:cs="Times New Roman"/>
          <w:sz w:val="24"/>
          <w:szCs w:val="24"/>
        </w:rPr>
      </w:pPr>
    </w:p>
    <w:p w14:paraId="7719834C" w14:textId="33B00B1B" w:rsidR="009711CB" w:rsidRPr="00345389" w:rsidRDefault="009711CB" w:rsidP="003B3C7D">
      <w:pPr>
        <w:pStyle w:val="ListParagraph"/>
        <w:spacing w:line="360" w:lineRule="auto"/>
        <w:ind w:left="450" w:firstLine="270"/>
        <w:jc w:val="both"/>
        <w:rPr>
          <w:rFonts w:ascii="Times New Roman" w:hAnsi="Times New Roman" w:cs="Times New Roman"/>
          <w:sz w:val="24"/>
          <w:szCs w:val="24"/>
        </w:rPr>
      </w:pPr>
      <w:r w:rsidRPr="00345389">
        <w:rPr>
          <w:rFonts w:ascii="Times New Roman" w:hAnsi="Times New Roman" w:cs="Times New Roman"/>
          <w:sz w:val="24"/>
          <w:szCs w:val="24"/>
        </w:rPr>
        <w:t xml:space="preserve">Penelitian yang dilakukan oleh </w:t>
      </w:r>
      <w:r w:rsidRPr="00345389">
        <w:rPr>
          <w:rFonts w:ascii="Times New Roman" w:hAnsi="Times New Roman" w:cs="Times New Roman"/>
          <w:sz w:val="24"/>
          <w:szCs w:val="24"/>
        </w:rPr>
        <w:fldChar w:fldCharType="begin" w:fldLock="1"/>
      </w:r>
      <w:r w:rsidR="00212768" w:rsidRPr="00345389">
        <w:rPr>
          <w:rFonts w:ascii="Times New Roman" w:hAnsi="Times New Roman" w:cs="Times New Roman"/>
          <w:sz w:val="24"/>
          <w:szCs w:val="24"/>
        </w:rPr>
        <w:instrText>ADDIN CSL_CITATION {"citationItems":[{"id":"ITEM-1","itemData":{"DOI":"10.32520/stmsi.v9i1.608","ISSN":"2302-8149","abstract":"E-Commerce becomes a place for consumers to sell and provide various products electronically as intermediaries for business transactions. Electronic commerce is becoming a promising business along with the development of the internet and mobile devices in developing countries such as Indonesia. Many offline retail players have been starting to explore the online market by creating special channels in large marketplaces such as Lazada, Tokopedia, Bukalapak, Blibli, and Shopee. Good quality service can help users get the full power of the website by matching their expectations. Website quality becomes as important as information for customers to choose and make transactions safely. Therefore, the purpose of this study was to compare the results of testing the largest e-commerce websites using the webpagetest application. The test results had been calculated using the decision support method. One of the methods that can be used to calculate and compare alternative values is the Simple Additive Weighted (SAW) method. The basic concept of the SAW method was to find a weighted sum of the performance ratings for each alternative on all attributes. Determination of the weight value combined with the AHP Method. The results of calculations using a combination of the SAW method and the AHP method provided a quality website with the highest rank, namely Shopee with a value of 0.918. The results of this calculation provided useful information for the community as an alternative in choosing e-commerce in doing transactions besides considering the price and availability of goods.","author":[{"dropping-particle":"","family":"Wantoro","given":"Agus","non-dropping-particle":"","parse-names":false,"suffix":""}],"container-title":"Sistemasi","id":"ITEM-1","issue":"1","issued":{"date-parts":[["2020"]]},"page":"131","title":"Kombinasi Metode Analitical Hierarchy Process (Ahp) Dan Simple Addtive Weight (Saw) Untuk Menentukan Website E-Commerce Terbaik","type":"article-journal","volume":"9"},"uris":["http://www.mendeley.com/documents/?uuid=d98c2aad-4981-40a5-8a1d-a6c1f1446cd0"]}],"mendeley":{"formattedCitation":"(Wantoro, 2020)","plainTextFormattedCitation":"(Wantoro, 2020)","previouslyFormattedCitation":"(Wantoro, 2020)"},"properties":{"noteIndex":0},"schema":"https://github.com/citation-style-language/schema/raw/master/csl-citation.json"}</w:instrText>
      </w:r>
      <w:r w:rsidRPr="00345389">
        <w:rPr>
          <w:rFonts w:ascii="Times New Roman" w:hAnsi="Times New Roman" w:cs="Times New Roman"/>
          <w:sz w:val="24"/>
          <w:szCs w:val="24"/>
        </w:rPr>
        <w:fldChar w:fldCharType="separate"/>
      </w:r>
      <w:r w:rsidRPr="00345389">
        <w:rPr>
          <w:rFonts w:ascii="Times New Roman" w:hAnsi="Times New Roman" w:cs="Times New Roman"/>
          <w:noProof/>
          <w:sz w:val="24"/>
          <w:szCs w:val="24"/>
        </w:rPr>
        <w:t>(Wantoro, 2020)</w:t>
      </w:r>
      <w:r w:rsidRPr="00345389">
        <w:rPr>
          <w:rFonts w:ascii="Times New Roman" w:hAnsi="Times New Roman" w:cs="Times New Roman"/>
          <w:sz w:val="24"/>
          <w:szCs w:val="24"/>
        </w:rPr>
        <w:fldChar w:fldCharType="end"/>
      </w:r>
      <w:r w:rsidRPr="00345389">
        <w:rPr>
          <w:rFonts w:ascii="Times New Roman" w:hAnsi="Times New Roman" w:cs="Times New Roman"/>
          <w:sz w:val="24"/>
          <w:szCs w:val="24"/>
        </w:rPr>
        <w:t xml:space="preserve"> yang berjudul Kombinasi Metode Analitical Hierarchy Process (Ahp) Dan Simple Addtive Weight (Saw) Untuk Menentukan Website E-Commerce Terbaik, membahas tentang Jurnal ini membahas penggunaan kombinasi metode Analytical Hierarchy Process (AHP) dan Simple Additive Weight (SAW) untuk menentukan website e-commerce terbaik. pada penelitiannya membahan tentang Perbandingan website e-commerce terbesar menggunakan aplikasi webpagetest dan menghitung hasilnya menggunakan metode pendukung keputusan. Metode SAW untuk menghitung dan </w:t>
      </w:r>
      <w:r w:rsidRPr="00345389">
        <w:rPr>
          <w:rFonts w:ascii="Times New Roman" w:hAnsi="Times New Roman" w:cs="Times New Roman"/>
          <w:sz w:val="24"/>
          <w:szCs w:val="24"/>
        </w:rPr>
        <w:lastRenderedPageBreak/>
        <w:t>membandingkan nilai alternatif dan metode AHP digunakan untuk menentukan nilai bobot. Hasil Penelitian menunjukkan bahwa Shopee merupakan website e-commerce terbaik. Penelitian ini memberikan informasi yang berguna bagi konsumen dalam memilih platform e-commerce untuk transaksi.</w:t>
      </w:r>
    </w:p>
    <w:p w14:paraId="230D8801" w14:textId="77777777" w:rsidR="00212768" w:rsidRPr="00345389" w:rsidRDefault="00212768" w:rsidP="003B3C7D">
      <w:pPr>
        <w:pStyle w:val="ListParagraph"/>
        <w:spacing w:line="360" w:lineRule="auto"/>
        <w:ind w:left="450" w:firstLine="270"/>
        <w:jc w:val="both"/>
        <w:rPr>
          <w:rFonts w:ascii="Times New Roman" w:hAnsi="Times New Roman" w:cs="Times New Roman"/>
          <w:sz w:val="24"/>
          <w:szCs w:val="24"/>
        </w:rPr>
      </w:pPr>
    </w:p>
    <w:p w14:paraId="52D91DFB" w14:textId="4D85F245" w:rsidR="00212768" w:rsidRPr="00345389" w:rsidRDefault="00212768" w:rsidP="003B3C7D">
      <w:pPr>
        <w:pStyle w:val="ListParagraph"/>
        <w:spacing w:line="360" w:lineRule="auto"/>
        <w:ind w:left="450" w:firstLine="270"/>
        <w:jc w:val="both"/>
        <w:rPr>
          <w:rFonts w:ascii="Times New Roman" w:hAnsi="Times New Roman" w:cs="Times New Roman"/>
        </w:rPr>
      </w:pPr>
      <w:r w:rsidRPr="00345389">
        <w:rPr>
          <w:rFonts w:ascii="Times New Roman" w:hAnsi="Times New Roman" w:cs="Times New Roman"/>
          <w:sz w:val="24"/>
          <w:szCs w:val="24"/>
        </w:rPr>
        <w:t xml:space="preserve">Penelitian yang di lakukan oleh </w:t>
      </w:r>
      <w:r w:rsidRPr="00345389">
        <w:rPr>
          <w:rFonts w:ascii="Times New Roman" w:hAnsi="Times New Roman" w:cs="Times New Roman"/>
          <w:sz w:val="24"/>
          <w:szCs w:val="24"/>
        </w:rPr>
        <w:fldChar w:fldCharType="begin" w:fldLock="1"/>
      </w:r>
      <w:r w:rsidR="00C32901" w:rsidRPr="00345389">
        <w:rPr>
          <w:rFonts w:ascii="Times New Roman" w:hAnsi="Times New Roman" w:cs="Times New Roman"/>
          <w:sz w:val="24"/>
          <w:szCs w:val="24"/>
        </w:rPr>
        <w:instrText>ADDIN CSL_CITATION {"citationItems":[{"id":"ITEM-1","itemData":{"DOI":"10.32520/jupel.v3i2.1616","abstract":"Universitas Islam Indragiri (UNISI) adalah Universitas swasta yang terdapat di kota Tembilahan, Riau yang selalu berupaya dalam peningkatan mutu internal secara berkelanjutan agar dapat bersaing dengan perguruan tinggi lain. Salah satu upaya yang telah dilakukan adalah dengan melakukan penilaian terhadap kinerja dosen. Proses penilaian tersebut masih dilakukan secara manual dan diimplementasikan dalam bentuk excel, sehingga memerlukan waktu yang cukup lama untuk melakukan pengolahan data. Pengolahan data yang dilakukan pun masih banyak terjadi kesalahan, seperti kesalahan dalam perhitungan dan penyajian laporan. Dalam penelitian ini dirancancang sebuah sistem pendukung keputusan dengan menggunakan metode Analytical Hierarchy Process (AHP) sebagai metode pembobotan masing-masing kriteria dan metode Simple Additive Weighting (SAW) sebagai metode perangkingan. Kriteria yang digunakan untuk penilaian kinerja dosen ini adalah tingkat kehadiran mengajar, ketepatan mulai dan mengakhiri kuliah, kesesuaian meteri dengan silabus, kemudahan penyampaian materi untuk dipahami, menggunakan alat bantu untuk memperjelas materi, malayani dan memberikan perhatian dalam komunikasi dua arah, membantu dan mudah untuk ditemui di luar waktu perkuliahan, memiliki pengetahuan aktual dalam pembelajaran. Dan alternatif yang digunakan adalah dosen-dosen yang telah terdaftar di Dikti dan masih aktif mengajar pada semester genap tahun ajaran 2015. Implementasi sistem pendukung keputusan ini menggunakan bahasa pemrograman Microsoft Visual Basic 6.0 dan database MySQL.\r  \r  ","author":[{"dropping-particle":"","family":"Ramadona","given":"Fitra","non-dropping-particle":"","parse-names":false,"suffix":""},{"dropping-particle":"","family":"Usman","given":"","non-dropping-particle":"","parse-names":false,"suffix":""}],"container-title":"Jurnal Perangkat Lunak","id":"ITEM-1","issue":"2","issued":{"date-parts":[["2021"]]},"page":"38-50","title":"Kombinasi Metode Analytical Hierarchy Process (Ahp) Dan Metode Simple Additive Weighting (Saw) Pada Penilaian Kinerja Dosen","type":"article-journal","volume":"3"},"uris":["http://www.mendeley.com/documents/?uuid=d76d956f-4952-4222-8a6a-85ae13036c0a"]}],"mendeley":{"formattedCitation":"(Ramadona and Usman, 2021)","plainTextFormattedCitation":"(Ramadona and Usman, 2021)","previouslyFormattedCitation":"(Ramadona and Usman, 2021)"},"properties":{"noteIndex":0},"schema":"https://github.com/citation-style-language/schema/raw/master/csl-citation.json"}</w:instrText>
      </w:r>
      <w:r w:rsidRPr="00345389">
        <w:rPr>
          <w:rFonts w:ascii="Times New Roman" w:hAnsi="Times New Roman" w:cs="Times New Roman"/>
          <w:sz w:val="24"/>
          <w:szCs w:val="24"/>
        </w:rPr>
        <w:fldChar w:fldCharType="separate"/>
      </w:r>
      <w:r w:rsidRPr="00345389">
        <w:rPr>
          <w:rFonts w:ascii="Times New Roman" w:hAnsi="Times New Roman" w:cs="Times New Roman"/>
          <w:noProof/>
          <w:sz w:val="24"/>
          <w:szCs w:val="24"/>
        </w:rPr>
        <w:t>(Ramadona and Usman, 2021)</w:t>
      </w:r>
      <w:r w:rsidRPr="00345389">
        <w:rPr>
          <w:rFonts w:ascii="Times New Roman" w:hAnsi="Times New Roman" w:cs="Times New Roman"/>
          <w:sz w:val="24"/>
          <w:szCs w:val="24"/>
        </w:rPr>
        <w:fldChar w:fldCharType="end"/>
      </w:r>
      <w:r w:rsidRPr="00345389">
        <w:rPr>
          <w:rFonts w:ascii="Times New Roman" w:hAnsi="Times New Roman" w:cs="Times New Roman"/>
          <w:sz w:val="24"/>
          <w:szCs w:val="24"/>
        </w:rPr>
        <w:t xml:space="preserve"> yang berjudul </w:t>
      </w:r>
      <w:r w:rsidRPr="00345389">
        <w:rPr>
          <w:rFonts w:ascii="Times New Roman" w:hAnsi="Times New Roman" w:cs="Times New Roman"/>
        </w:rPr>
        <w:t>Kombinasi Metode Analytical Hierarchy Process (Ahp)Dan Metode Simple Additive Weighting (Saw)Pada Penilaian Kinerja Dosen</w:t>
      </w:r>
      <w:r w:rsidR="00A06CD8" w:rsidRPr="00345389">
        <w:rPr>
          <w:rFonts w:ascii="Times New Roman" w:hAnsi="Times New Roman" w:cs="Times New Roman"/>
        </w:rPr>
        <w:t>, membahas tentang Perancangan dan implementasi dari SPK (sistem pendukung keputusan) kombinasi metode AHP dan metode SAW penilaian kinerja dosen. Pembahasan meliputi hasil penelitian yang menghasilkan bahwa aplikasi SPK ini berjalan dengan baik dan layak untuk diimplementasikan di LPMI Universitas Islam Indragiri. Selain itu, pengkombinasian antara metode AHP dan metode SAW juga dapat diaplikasikan untuk penilaian kinerja dosen, pada perancangan, sistem pendukung keputusan tersebut memiliki dua tahapan, yakni pembobotan menggunakan metode AHP dan perangkingan menggunakan metode SAW. Tahap pembobotan dilakukan dengan menentukan matriks perbandingan berpasangan untuk setiap kriteria.</w:t>
      </w:r>
      <w:r w:rsidR="00A06CD8" w:rsidRPr="00345389">
        <w:rPr>
          <w:rFonts w:ascii="Times New Roman" w:hAnsi="Times New Roman" w:cs="Times New Roman"/>
          <w:color w:val="374151"/>
          <w:sz w:val="27"/>
          <w:szCs w:val="27"/>
          <w:shd w:val="clear" w:color="auto" w:fill="F7F7F8"/>
        </w:rPr>
        <w:t xml:space="preserve"> </w:t>
      </w:r>
      <w:r w:rsidR="00A06CD8" w:rsidRPr="00345389">
        <w:rPr>
          <w:rFonts w:ascii="Times New Roman" w:hAnsi="Times New Roman" w:cs="Times New Roman"/>
        </w:rPr>
        <w:t xml:space="preserve">Selain itu, dalam implementasi sistem ini, digunakan aplikasi Microsoft Visual Basic 6.0 untuk antarmuka pengguna dan MySQL sebagai penyimpanan database. Terdapat beberapa form yang digunakan, </w:t>
      </w:r>
      <w:proofErr w:type="gramStart"/>
      <w:r w:rsidR="00A06CD8" w:rsidRPr="00345389">
        <w:rPr>
          <w:rFonts w:ascii="Times New Roman" w:hAnsi="Times New Roman" w:cs="Times New Roman"/>
        </w:rPr>
        <w:t>yaitu  form</w:t>
      </w:r>
      <w:proofErr w:type="gramEnd"/>
      <w:r w:rsidR="00A06CD8" w:rsidRPr="00345389">
        <w:rPr>
          <w:rFonts w:ascii="Times New Roman" w:hAnsi="Times New Roman" w:cs="Times New Roman"/>
        </w:rPr>
        <w:t xml:space="preserve"> menu utama, form perangkingan, form view, dan form cetak. Form perangkingan berguna sebagai hasil akhir dari semua perhitungan, form view berguna untuk </w:t>
      </w:r>
      <w:proofErr w:type="gramStart"/>
      <w:r w:rsidR="00A06CD8" w:rsidRPr="00345389">
        <w:rPr>
          <w:rFonts w:ascii="Times New Roman" w:hAnsi="Times New Roman" w:cs="Times New Roman"/>
        </w:rPr>
        <w:t>menganalisa  data</w:t>
      </w:r>
      <w:proofErr w:type="gramEnd"/>
      <w:r w:rsidR="00A06CD8" w:rsidRPr="00345389">
        <w:rPr>
          <w:rFonts w:ascii="Times New Roman" w:hAnsi="Times New Roman" w:cs="Times New Roman"/>
        </w:rPr>
        <w:t xml:space="preserve"> yang  sudah tersimpan, dan form cetak berfungsi untuk interface keluaran dari perangkingan yang dapat dicetak</w:t>
      </w:r>
      <w:r w:rsidR="001033F8" w:rsidRPr="00345389">
        <w:rPr>
          <w:rFonts w:ascii="Times New Roman" w:hAnsi="Times New Roman" w:cs="Times New Roman"/>
        </w:rPr>
        <w:t>. Dalam penilaian kriteria dan alternatif, digunakan skala perbandingan yang memiliki nilai dan definisi pendapat kualitatif. Skala 1 sampai 9 digunakan untuk mengekspresikan pendapat mengenai tingkat kepentingan kriteria</w:t>
      </w:r>
    </w:p>
    <w:p w14:paraId="50AF163A" w14:textId="77777777" w:rsidR="00712A8C" w:rsidRPr="00345389" w:rsidRDefault="00712A8C" w:rsidP="003B3C7D">
      <w:pPr>
        <w:pStyle w:val="ListParagraph"/>
        <w:spacing w:line="360" w:lineRule="auto"/>
        <w:ind w:left="450" w:firstLine="270"/>
        <w:jc w:val="both"/>
        <w:rPr>
          <w:rFonts w:ascii="Times New Roman" w:hAnsi="Times New Roman" w:cs="Times New Roman"/>
        </w:rPr>
      </w:pPr>
    </w:p>
    <w:p w14:paraId="12664FC2" w14:textId="1714D775" w:rsidR="00712A8C" w:rsidRPr="00345389" w:rsidRDefault="00712A8C" w:rsidP="003B3C7D">
      <w:pPr>
        <w:pStyle w:val="ListParagraph"/>
        <w:spacing w:line="360" w:lineRule="auto"/>
        <w:ind w:left="450" w:firstLine="270"/>
        <w:jc w:val="both"/>
        <w:rPr>
          <w:rFonts w:ascii="Times New Roman" w:hAnsi="Times New Roman" w:cs="Times New Roman"/>
        </w:rPr>
      </w:pPr>
      <w:r w:rsidRPr="00345389">
        <w:rPr>
          <w:rFonts w:ascii="Times New Roman" w:hAnsi="Times New Roman" w:cs="Times New Roman"/>
        </w:rPr>
        <w:t xml:space="preserve">Pada penelitian sebelumnya yang dilkaukan oleh </w:t>
      </w:r>
      <w:r w:rsidRPr="00345389">
        <w:rPr>
          <w:rFonts w:ascii="Times New Roman" w:hAnsi="Times New Roman" w:cs="Times New Roman"/>
        </w:rPr>
        <w:fldChar w:fldCharType="begin" w:fldLock="1"/>
      </w:r>
      <w:r w:rsidR="00CF6CF5" w:rsidRPr="00345389">
        <w:rPr>
          <w:rFonts w:ascii="Times New Roman" w:hAnsi="Times New Roman" w:cs="Times New Roman"/>
        </w:rPr>
        <w:instrText>ADDIN CSL_CITATION {"citationItems":[{"id":"ITEM-1","itemData":{"abstract":"Karyawan yang tepat dapat membantu perusahaan menjadi lebih maju, termasuk CV Solusi Dunia Digital (SDD). Karena itu, sangat penting bagi perusahaan untuk menilai calon karyawan yang akan bergabung dengan waktu yang singkat dan tepat. Sampai saat ini, penilaian masih disajikan secara manual, kemudian hasilnya disimpulkan. Selain proses yang memakan waktu lama, hasilnya juga tidak maksimal karena masih mengalami kesulitan dalam memutuskan sesuai kriteria perusahaan berdasarkan skor akhir pelamar. Berdasarkan masalah di atas, maka penulis bermaksud membuat sistem untuk memudahkan penilaian penerimaan karyawan baru SDD. Sistem tersebut merupakan implementasi dari metode Analytical Hierarchy Process (AHP) dan Simple Additive Weighting (SAW) dalam mendukung keputusan penerimaan karyawan baru di CV Solusi Dunia Digital. Keberadaan sistem ini diharapkan dapat membantu perusahaan dalam mendapatkan","author":[{"dropping-particle":"","family":"Rohmah","given":"Ali Fatur","non-dropping-particle":"","parse-names":false,"suffix":""},{"dropping-particle":"","family":"Dwi","given":"Joko","non-dropping-particle":"","parse-names":false,"suffix":""}],"container-title":"Information Technology Journal Vol 1 No.3 Mei 2019","id":"ITEM-1","issue":"3","issued":{"date-parts":[["2019"]]},"page":"1-5","title":"Implemetasi Kombinasi Ahp Dan Saw Pada Sistem Pendukung Keputusan Penerimaan Karyawan Baru Di Cv Solusi Dunia Digital","type":"article-journal","volume":"1"},"uris":["http://www.mendeley.com/documents/?uuid=f797069a-ad1d-4a84-8b30-7e221090557e"]}],"mendeley":{"formattedCitation":"(Rohmah and Dwi, 2019)","plainTextFormattedCitation":"(Rohmah and Dwi, 2019)","previouslyFormattedCitation":"(Rohmah and Dwi, 2019)"},"properties":{"noteIndex":0},"schema":"https://github.com/citation-style-language/schema/raw/master/csl-citation.json"}</w:instrText>
      </w:r>
      <w:r w:rsidRPr="00345389">
        <w:rPr>
          <w:rFonts w:ascii="Times New Roman" w:hAnsi="Times New Roman" w:cs="Times New Roman"/>
        </w:rPr>
        <w:fldChar w:fldCharType="separate"/>
      </w:r>
      <w:r w:rsidRPr="00345389">
        <w:rPr>
          <w:rFonts w:ascii="Times New Roman" w:hAnsi="Times New Roman" w:cs="Times New Roman"/>
          <w:noProof/>
        </w:rPr>
        <w:t>(Rohmah and Dwi, 2019)</w:t>
      </w:r>
      <w:r w:rsidRPr="00345389">
        <w:rPr>
          <w:rFonts w:ascii="Times New Roman" w:hAnsi="Times New Roman" w:cs="Times New Roman"/>
        </w:rPr>
        <w:fldChar w:fldCharType="end"/>
      </w:r>
      <w:r w:rsidRPr="00345389">
        <w:rPr>
          <w:rFonts w:ascii="Times New Roman" w:hAnsi="Times New Roman" w:cs="Times New Roman"/>
        </w:rPr>
        <w:t xml:space="preserve"> yang berjudul Implemetasi Kombinasi Ahp Dan Saw Pada Sistem Pendukung Keputusan Penerimaan Karyawan Baru Di Cv Solusi Dunia Digital Melakukan analisa dan perancangan sistem informasi guna penilaian penerimaan karyawan baru di CV Solusi Dunia Digital. Analisis diimplementasikan terhadap kelemahan sistem yang sudah ada, </w:t>
      </w:r>
      <w:r w:rsidRPr="00345389">
        <w:rPr>
          <w:rFonts w:ascii="Times New Roman" w:hAnsi="Times New Roman" w:cs="Times New Roman"/>
        </w:rPr>
        <w:lastRenderedPageBreak/>
        <w:t xml:space="preserve">seperti kinerja pengisian data pendaftar yang harus direkap ulang dan kurangnya informasi yang dapat diakses oleh yang sedang berada </w:t>
      </w:r>
      <w:proofErr w:type="gramStart"/>
      <w:r w:rsidRPr="00345389">
        <w:rPr>
          <w:rFonts w:ascii="Times New Roman" w:hAnsi="Times New Roman" w:cs="Times New Roman"/>
        </w:rPr>
        <w:t>diluar .</w:t>
      </w:r>
      <w:proofErr w:type="gramEnd"/>
      <w:r w:rsidRPr="00345389">
        <w:rPr>
          <w:rFonts w:ascii="Times New Roman" w:hAnsi="Times New Roman" w:cs="Times New Roman"/>
        </w:rPr>
        <w:t xml:space="preserve"> Selain itu, analisis kebutuhan sistem untuk menganalisis problem dan kebutuhan user.</w:t>
      </w:r>
      <w:r w:rsidR="00ED5053" w:rsidRPr="00345389">
        <w:rPr>
          <w:rFonts w:ascii="Times New Roman" w:hAnsi="Times New Roman" w:cs="Times New Roman"/>
        </w:rPr>
        <w:t xml:space="preserve"> </w:t>
      </w:r>
      <w:r w:rsidRPr="00345389">
        <w:rPr>
          <w:rFonts w:ascii="Times New Roman" w:hAnsi="Times New Roman" w:cs="Times New Roman"/>
        </w:rPr>
        <w:t xml:space="preserve">Selanjutnya, </w:t>
      </w:r>
      <w:r w:rsidR="00ED5053" w:rsidRPr="00345389">
        <w:rPr>
          <w:rFonts w:ascii="Times New Roman" w:hAnsi="Times New Roman" w:cs="Times New Roman"/>
        </w:rPr>
        <w:t>mengimplementasikan</w:t>
      </w:r>
      <w:r w:rsidRPr="00345389">
        <w:rPr>
          <w:rFonts w:ascii="Times New Roman" w:hAnsi="Times New Roman" w:cs="Times New Roman"/>
        </w:rPr>
        <w:t xml:space="preserve"> pembuatan koneksi database server dan halaman antarmuka. Halaman pengunjung</w:t>
      </w:r>
      <w:r w:rsidR="00ED5053" w:rsidRPr="00345389">
        <w:rPr>
          <w:rFonts w:ascii="Times New Roman" w:hAnsi="Times New Roman" w:cs="Times New Roman"/>
        </w:rPr>
        <w:t xml:space="preserve"> yang</w:t>
      </w:r>
      <w:r w:rsidRPr="00345389">
        <w:rPr>
          <w:rFonts w:ascii="Times New Roman" w:hAnsi="Times New Roman" w:cs="Times New Roman"/>
        </w:rPr>
        <w:t xml:space="preserve"> dapat diakses oleh semua orang tanpa perlu login, sedangkan halaman pendaftar hanya dapat diakses oleh pendaftar yang telah berhasil </w:t>
      </w:r>
      <w:proofErr w:type="gramStart"/>
      <w:r w:rsidRPr="00345389">
        <w:rPr>
          <w:rFonts w:ascii="Times New Roman" w:hAnsi="Times New Roman" w:cs="Times New Roman"/>
        </w:rPr>
        <w:t>login.Pada</w:t>
      </w:r>
      <w:proofErr w:type="gramEnd"/>
      <w:r w:rsidRPr="00345389">
        <w:rPr>
          <w:rFonts w:ascii="Times New Roman" w:hAnsi="Times New Roman" w:cs="Times New Roman"/>
        </w:rPr>
        <w:t xml:space="preserve"> implementasi sistem, terdapat beberapa </w:t>
      </w:r>
      <w:r w:rsidR="00ED5053" w:rsidRPr="00345389">
        <w:rPr>
          <w:rFonts w:ascii="Times New Roman" w:hAnsi="Times New Roman" w:cs="Times New Roman"/>
        </w:rPr>
        <w:t>user</w:t>
      </w:r>
      <w:r w:rsidRPr="00345389">
        <w:rPr>
          <w:rFonts w:ascii="Times New Roman" w:hAnsi="Times New Roman" w:cs="Times New Roman"/>
        </w:rPr>
        <w:t xml:space="preserve"> yang terlibat, seperti karyawan, calon karyawan, dan administrator. Karyawan dapat melakukan login, mengelola profil, mengelola data nilai pendaftar, dan menampilkan data perhitungan nilai pendaftar. Calon karyawan dapat login, mengelola profil, dan menampilkan data nilai akhir pendaftar. Sedangkan administrator dapat mengelola data bobot kriteria, menampilkan data perhitungan bobot kriteria, data pendaftar, data nilai pendaftar, dan data ranking/hasil akhir pendaftar</w:t>
      </w:r>
      <w:r w:rsidR="00CF6CF5" w:rsidRPr="00345389">
        <w:rPr>
          <w:rFonts w:ascii="Times New Roman" w:hAnsi="Times New Roman" w:cs="Times New Roman"/>
        </w:rPr>
        <w:t>.</w:t>
      </w:r>
    </w:p>
    <w:p w14:paraId="0B372A53" w14:textId="08B55A5D" w:rsidR="00384DB8" w:rsidRPr="00345389" w:rsidRDefault="00CF6CF5" w:rsidP="003B3C7D">
      <w:pPr>
        <w:pStyle w:val="ListParagraph"/>
        <w:spacing w:line="360" w:lineRule="auto"/>
        <w:ind w:left="450" w:firstLine="270"/>
        <w:jc w:val="both"/>
        <w:rPr>
          <w:rFonts w:ascii="Times New Roman" w:hAnsi="Times New Roman" w:cs="Times New Roman"/>
        </w:rPr>
      </w:pPr>
      <w:r w:rsidRPr="00345389">
        <w:rPr>
          <w:rFonts w:ascii="Times New Roman" w:hAnsi="Times New Roman" w:cs="Times New Roman"/>
        </w:rPr>
        <w:t xml:space="preserve">Penelitian sebelumnya yang dilakukan </w:t>
      </w:r>
      <w:r w:rsidRPr="00345389">
        <w:rPr>
          <w:rFonts w:ascii="Times New Roman" w:hAnsi="Times New Roman" w:cs="Times New Roman"/>
        </w:rPr>
        <w:fldChar w:fldCharType="begin" w:fldLock="1"/>
      </w:r>
      <w:r w:rsidRPr="00345389">
        <w:rPr>
          <w:rFonts w:ascii="Times New Roman" w:hAnsi="Times New Roman" w:cs="Times New Roman"/>
        </w:rPr>
        <w:instrText>ADDIN CSL_CITATION {"citationItems":[{"id":"ITEM-1","itemData":{"DOI":"10.30998/string.v3i2.3039","ISSN":"2527-9661","abstract":"The selection of outstanding students at Secretary Academy of Budi Luhur has long been conducted from the collection of scores involving lecturers and staff. The collected data are then given to the Head of Study Program for the selection. The method is considered less effective because it uses manual calculation and shows no objectivity in the student assessment in which the scores given by lecturers and staff are only based on their estimation and closeness to students. The Head of the Study Program takes a long time to make a decision. Analytical Hierarchy Process (AHP) and Simple Additive Weighting (SAW) are methods that can be used to select outstanding students based on the criteria set in Dikti guidelines 2016. The Analytical Hierarchy Process (AHP) is used in weighting process, while the Simple Additive Weighting (SAW) is used in ranking process. It is expected that the weighting and ranking processes can create an effective and objective decision support system application.","author":[{"dropping-particle":"","family":"Prasetyo","given":"Lukas Arief","non-dropping-particle":"","parse-names":false,"suffix":""}],"container-title":"STRING (Satuan Tulisan Riset dan Inovasi Teknologi)","id":"ITEM-1","issue":"2","issued":{"date-parts":[["2018"]]},"page":"130","title":"Sistem Pendukung Keputusan Mahasiswa Berprestasi Menggunakan Metode Kombinasi Analytical Hierarchy Process (AHP) dan Simple Additive Weigting (SAW)","type":"article-journal","volume":"3"},"uris":["http://www.mendeley.com/documents/?uuid=daee4470-2b63-4b8f-9bb4-fd636a286306"]}],"mendeley":{"formattedCitation":"(Prasetyo, 2018)","plainTextFormattedCitation":"(Prasetyo, 2018)"},"properties":{"noteIndex":0},"schema":"https://github.com/citation-style-language/schema/raw/master/csl-citation.json"}</w:instrText>
      </w:r>
      <w:r w:rsidRPr="00345389">
        <w:rPr>
          <w:rFonts w:ascii="Times New Roman" w:hAnsi="Times New Roman" w:cs="Times New Roman"/>
        </w:rPr>
        <w:fldChar w:fldCharType="separate"/>
      </w:r>
      <w:r w:rsidRPr="00345389">
        <w:rPr>
          <w:rFonts w:ascii="Times New Roman" w:hAnsi="Times New Roman" w:cs="Times New Roman"/>
          <w:noProof/>
        </w:rPr>
        <w:t>(Prasetyo, 2018)</w:t>
      </w:r>
      <w:r w:rsidRPr="00345389">
        <w:rPr>
          <w:rFonts w:ascii="Times New Roman" w:hAnsi="Times New Roman" w:cs="Times New Roman"/>
        </w:rPr>
        <w:fldChar w:fldCharType="end"/>
      </w:r>
      <w:r w:rsidRPr="00345389">
        <w:rPr>
          <w:rFonts w:ascii="Times New Roman" w:hAnsi="Times New Roman" w:cs="Times New Roman"/>
        </w:rPr>
        <w:t xml:space="preserve"> yang berjudul </w:t>
      </w:r>
      <w:r w:rsidR="00107C7D" w:rsidRPr="00345389">
        <w:rPr>
          <w:rFonts w:ascii="Times New Roman" w:hAnsi="Times New Roman" w:cs="Times New Roman"/>
        </w:rPr>
        <w:t>Sistem Pendukung Keputusan Mahasiswa Berprestasi Menggunakan Metode Kombinasi Analytical Hierarchy Process (Ahp) Dan Simple Additive Weigting (Saw),penelitiannya berfokus pada pemilihan mahasiswa berprestasi di Akademi Sekretari Budi Luhur. Metode yang digunakan yaitu perhitungan manual dan evaluasi subjektif oleh dosen dan staf. prosesnya memakan waktu dan kurang objektif. Dalam mengatasi masalah yang terjadi, pada penelitiannya mengusulkan penggunaan metode Analytical Hierarchy Process (AHP) dan Simple Additive Weighting (SAW) untuk memilih mahasiswa berprestasi berdasarkan kriteria yang telah ditentukan sesuai dengan pedoman Dikti. Metode AHP untuk memberikan bobot pada kriteria, dan metode SAW digunakan untuk memberikan peringkat pada mahasiswa. Metode AHP melibatkan penentuan hirarki dan perhitungan bobot prioritas kriteria. Metode SAW, selain itu, melibatkan normalisasi matriks keputusan dan perhitungan jumlah tertimbang dari nilai kinerja untuk setiap alternatif. Penelitian ini menyimpulkan kombinasi metode AHP dan SAW dapat secara efektif dan objektif memilih mahasiswa berprestasi berdasarkan kriteria yang telah ditentukan. Pendekatan ini dapat memberikan proses pengambilan keputusan yang lebih efisien dan akurat bagi Ketua Program Studi </w:t>
      </w:r>
    </w:p>
    <w:p w14:paraId="47D7EE98" w14:textId="77777777" w:rsidR="00384DB8" w:rsidRPr="00345389" w:rsidRDefault="00384DB8" w:rsidP="003B3C7D">
      <w:pPr>
        <w:spacing w:line="360" w:lineRule="auto"/>
        <w:jc w:val="both"/>
        <w:rPr>
          <w:rFonts w:ascii="Times New Roman" w:hAnsi="Times New Roman" w:cs="Times New Roman"/>
        </w:rPr>
      </w:pPr>
    </w:p>
    <w:p w14:paraId="7DDA09FF" w14:textId="6411C29C" w:rsidR="005C664C" w:rsidRPr="00345389" w:rsidRDefault="005C664C" w:rsidP="003B3C7D">
      <w:pPr>
        <w:spacing w:line="360" w:lineRule="auto"/>
        <w:jc w:val="center"/>
        <w:rPr>
          <w:rFonts w:ascii="Times New Roman" w:hAnsi="Times New Roman" w:cs="Times New Roman"/>
          <w:b/>
          <w:bCs/>
        </w:rPr>
      </w:pPr>
      <w:commentRangeStart w:id="2"/>
      <w:r w:rsidRPr="00345389">
        <w:rPr>
          <w:rFonts w:ascii="Times New Roman" w:hAnsi="Times New Roman" w:cs="Times New Roman"/>
          <w:b/>
          <w:bCs/>
        </w:rPr>
        <w:lastRenderedPageBreak/>
        <w:t>Tabel 2.1. Perbedaan Tinjauan Pustaka</w:t>
      </w:r>
      <w:commentRangeEnd w:id="2"/>
      <w:r w:rsidR="008649F4">
        <w:rPr>
          <w:rStyle w:val="CommentReference"/>
        </w:rPr>
        <w:commentReference w:id="2"/>
      </w:r>
    </w:p>
    <w:tbl>
      <w:tblPr>
        <w:tblStyle w:val="GridTable1Light"/>
        <w:tblW w:w="11700" w:type="dxa"/>
        <w:tblInd w:w="-1985" w:type="dxa"/>
        <w:tblLook w:val="04A0" w:firstRow="1" w:lastRow="0" w:firstColumn="1" w:lastColumn="0" w:noHBand="0" w:noVBand="1"/>
      </w:tblPr>
      <w:tblGrid>
        <w:gridCol w:w="1847"/>
        <w:gridCol w:w="1835"/>
        <w:gridCol w:w="1838"/>
        <w:gridCol w:w="1854"/>
        <w:gridCol w:w="4326"/>
      </w:tblGrid>
      <w:tr w:rsidR="00546B78" w:rsidRPr="00345389" w14:paraId="66AEBE8B" w14:textId="77777777" w:rsidTr="003B3C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7" w:type="dxa"/>
          </w:tcPr>
          <w:p w14:paraId="068ACBE9" w14:textId="7ED80B9D" w:rsidR="00384DB8" w:rsidRPr="00345389" w:rsidRDefault="00384DB8" w:rsidP="003B3C7D">
            <w:pPr>
              <w:spacing w:line="360" w:lineRule="auto"/>
              <w:rPr>
                <w:rFonts w:ascii="Times New Roman" w:hAnsi="Times New Roman" w:cs="Times New Roman"/>
              </w:rPr>
            </w:pPr>
            <w:r w:rsidRPr="00345389">
              <w:rPr>
                <w:rFonts w:ascii="Times New Roman" w:hAnsi="Times New Roman" w:cs="Times New Roman"/>
              </w:rPr>
              <w:t>Peneliti</w:t>
            </w:r>
          </w:p>
        </w:tc>
        <w:tc>
          <w:tcPr>
            <w:tcW w:w="1835" w:type="dxa"/>
          </w:tcPr>
          <w:p w14:paraId="15BD6C42" w14:textId="0E277C9D" w:rsidR="00384DB8" w:rsidRPr="00345389" w:rsidRDefault="00384DB8" w:rsidP="003B3C7D">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45389">
              <w:rPr>
                <w:rFonts w:ascii="Times New Roman" w:hAnsi="Times New Roman" w:cs="Times New Roman"/>
              </w:rPr>
              <w:t>Metode</w:t>
            </w:r>
          </w:p>
        </w:tc>
        <w:tc>
          <w:tcPr>
            <w:tcW w:w="1838" w:type="dxa"/>
          </w:tcPr>
          <w:p w14:paraId="1EEEE5D0" w14:textId="7893D289" w:rsidR="00384DB8" w:rsidRPr="00345389" w:rsidRDefault="00384DB8" w:rsidP="003B3C7D">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45389">
              <w:rPr>
                <w:rFonts w:ascii="Times New Roman" w:hAnsi="Times New Roman" w:cs="Times New Roman"/>
              </w:rPr>
              <w:t>Kriteria</w:t>
            </w:r>
          </w:p>
        </w:tc>
        <w:tc>
          <w:tcPr>
            <w:tcW w:w="1854" w:type="dxa"/>
          </w:tcPr>
          <w:p w14:paraId="4DF31B21" w14:textId="50BF498E" w:rsidR="00384DB8" w:rsidRPr="00345389" w:rsidRDefault="00384DB8" w:rsidP="003B3C7D">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45389">
              <w:rPr>
                <w:rFonts w:ascii="Times New Roman" w:hAnsi="Times New Roman" w:cs="Times New Roman"/>
              </w:rPr>
              <w:t>Masukan</w:t>
            </w:r>
          </w:p>
        </w:tc>
        <w:tc>
          <w:tcPr>
            <w:tcW w:w="4326" w:type="dxa"/>
          </w:tcPr>
          <w:p w14:paraId="02648E2B" w14:textId="36F1CC9B" w:rsidR="00384DB8" w:rsidRPr="00345389" w:rsidRDefault="00384DB8" w:rsidP="003B3C7D">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45389">
              <w:rPr>
                <w:rFonts w:ascii="Times New Roman" w:hAnsi="Times New Roman" w:cs="Times New Roman"/>
              </w:rPr>
              <w:t>Hasil</w:t>
            </w:r>
          </w:p>
        </w:tc>
      </w:tr>
      <w:tr w:rsidR="00546B78" w:rsidRPr="00345389" w14:paraId="5B816B26" w14:textId="77777777" w:rsidTr="003B3C7D">
        <w:tc>
          <w:tcPr>
            <w:cnfStyle w:val="001000000000" w:firstRow="0" w:lastRow="0" w:firstColumn="1" w:lastColumn="0" w:oddVBand="0" w:evenVBand="0" w:oddHBand="0" w:evenHBand="0" w:firstRowFirstColumn="0" w:firstRowLastColumn="0" w:lastRowFirstColumn="0" w:lastRowLastColumn="0"/>
            <w:tcW w:w="1847" w:type="dxa"/>
          </w:tcPr>
          <w:p w14:paraId="58D0B9CE" w14:textId="1AAF57FA" w:rsidR="00384DB8" w:rsidRPr="00345389" w:rsidRDefault="00C722D9" w:rsidP="003B3C7D">
            <w:pPr>
              <w:spacing w:line="360" w:lineRule="auto"/>
              <w:jc w:val="both"/>
              <w:rPr>
                <w:rFonts w:ascii="Times New Roman" w:hAnsi="Times New Roman" w:cs="Times New Roman"/>
                <w:b w:val="0"/>
                <w:bCs w:val="0"/>
              </w:rPr>
            </w:pPr>
            <w:r w:rsidRPr="00345389">
              <w:rPr>
                <w:rFonts w:ascii="Times New Roman" w:hAnsi="Times New Roman" w:cs="Times New Roman"/>
                <w:b w:val="0"/>
                <w:bCs w:val="0"/>
              </w:rPr>
              <w:t>Diah Permatasari dan Dewi Sartika dan Suryati (2018)</w:t>
            </w:r>
          </w:p>
        </w:tc>
        <w:tc>
          <w:tcPr>
            <w:tcW w:w="1835" w:type="dxa"/>
          </w:tcPr>
          <w:p w14:paraId="5A75067A" w14:textId="265E5884" w:rsidR="00384DB8" w:rsidRPr="00345389" w:rsidRDefault="00384DB8" w:rsidP="003B3C7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5389">
              <w:rPr>
                <w:rFonts w:ascii="Times New Roman" w:hAnsi="Times New Roman" w:cs="Times New Roman"/>
              </w:rPr>
              <w:t>AHP &amp; SAW</w:t>
            </w:r>
          </w:p>
        </w:tc>
        <w:tc>
          <w:tcPr>
            <w:tcW w:w="1838" w:type="dxa"/>
          </w:tcPr>
          <w:p w14:paraId="56864CB6" w14:textId="2891B880" w:rsidR="00384DB8" w:rsidRPr="00345389" w:rsidRDefault="00384DB8" w:rsidP="003B3C7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5389">
              <w:rPr>
                <w:rFonts w:ascii="Times New Roman" w:hAnsi="Times New Roman" w:cs="Times New Roman"/>
              </w:rPr>
              <w:t>Nilai bobot kriteria, nilai bobot alternatif</w:t>
            </w:r>
          </w:p>
        </w:tc>
        <w:tc>
          <w:tcPr>
            <w:tcW w:w="1854" w:type="dxa"/>
          </w:tcPr>
          <w:p w14:paraId="7939CC83" w14:textId="14F7257E" w:rsidR="00384DB8" w:rsidRPr="00345389" w:rsidRDefault="006E3997" w:rsidP="003B3C7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5389">
              <w:rPr>
                <w:rFonts w:ascii="Times New Roman" w:hAnsi="Times New Roman" w:cs="Times New Roman"/>
              </w:rPr>
              <w:t>Golongan, Eleson Terakhir, Jabatan Terakhir, Pendidikan terakhir</w:t>
            </w:r>
          </w:p>
        </w:tc>
        <w:tc>
          <w:tcPr>
            <w:tcW w:w="4326" w:type="dxa"/>
          </w:tcPr>
          <w:p w14:paraId="3967BB18" w14:textId="1463DD30" w:rsidR="00384DB8" w:rsidRPr="00345389" w:rsidRDefault="006E3997" w:rsidP="003B3C7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5389">
              <w:rPr>
                <w:rFonts w:ascii="Times New Roman" w:hAnsi="Times New Roman" w:cs="Times New Roman"/>
              </w:rPr>
              <w:t xml:space="preserve">Terdapat 3 kali Pengujian, dan hasilnya adalah Pengujian pertama </w:t>
            </w:r>
            <w:proofErr w:type="gramStart"/>
            <w:r w:rsidRPr="00345389">
              <w:rPr>
                <w:rFonts w:ascii="Times New Roman" w:hAnsi="Times New Roman" w:cs="Times New Roman"/>
              </w:rPr>
              <w:t>H.Badarudin</w:t>
            </w:r>
            <w:proofErr w:type="gramEnd"/>
            <w:r w:rsidRPr="00345389">
              <w:rPr>
                <w:rFonts w:ascii="Times New Roman" w:hAnsi="Times New Roman" w:cs="Times New Roman"/>
              </w:rPr>
              <w:t>, dan Pengujian kedua Aprilia dan Pengujian ketiga adalah Hemalia H, yang terpilih sebagai alternatif terbaik dan diposisikan tertinggi dalam kenaikan jabatan.</w:t>
            </w:r>
          </w:p>
        </w:tc>
      </w:tr>
      <w:tr w:rsidR="00384DB8" w:rsidRPr="00345389" w14:paraId="5A0CE86C" w14:textId="77777777" w:rsidTr="003B3C7D">
        <w:tc>
          <w:tcPr>
            <w:cnfStyle w:val="001000000000" w:firstRow="0" w:lastRow="0" w:firstColumn="1" w:lastColumn="0" w:oddVBand="0" w:evenVBand="0" w:oddHBand="0" w:evenHBand="0" w:firstRowFirstColumn="0" w:firstRowLastColumn="0" w:lastRowFirstColumn="0" w:lastRowLastColumn="0"/>
            <w:tcW w:w="1847" w:type="dxa"/>
          </w:tcPr>
          <w:p w14:paraId="26F18D4A" w14:textId="3BE72B9D" w:rsidR="00384DB8" w:rsidRPr="0075717D" w:rsidRDefault="0075717D" w:rsidP="003B3C7D">
            <w:pPr>
              <w:spacing w:line="360" w:lineRule="auto"/>
              <w:jc w:val="both"/>
              <w:rPr>
                <w:rFonts w:ascii="Times New Roman" w:hAnsi="Times New Roman" w:cs="Times New Roman"/>
                <w:b w:val="0"/>
                <w:bCs w:val="0"/>
              </w:rPr>
            </w:pPr>
            <w:r w:rsidRPr="0075717D">
              <w:rPr>
                <w:rFonts w:ascii="Times New Roman" w:hAnsi="Times New Roman" w:cs="Times New Roman"/>
                <w:b w:val="0"/>
                <w:bCs w:val="0"/>
                <w:noProof/>
                <w:kern w:val="0"/>
                <w:sz w:val="24"/>
                <w:szCs w:val="24"/>
              </w:rPr>
              <w:t>Wantoro, A. (2020)</w:t>
            </w:r>
          </w:p>
        </w:tc>
        <w:tc>
          <w:tcPr>
            <w:tcW w:w="1835" w:type="dxa"/>
          </w:tcPr>
          <w:p w14:paraId="1BC60828" w14:textId="18F6CED6" w:rsidR="00384DB8" w:rsidRPr="00345389" w:rsidRDefault="00384DB8" w:rsidP="003B3C7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5389">
              <w:rPr>
                <w:rFonts w:ascii="Times New Roman" w:hAnsi="Times New Roman" w:cs="Times New Roman"/>
              </w:rPr>
              <w:t>AHP &amp; SAW</w:t>
            </w:r>
          </w:p>
        </w:tc>
        <w:tc>
          <w:tcPr>
            <w:tcW w:w="1838" w:type="dxa"/>
          </w:tcPr>
          <w:p w14:paraId="1733A9D2" w14:textId="30FE1992" w:rsidR="00384DB8" w:rsidRPr="00345389" w:rsidRDefault="00384DB8" w:rsidP="003B3C7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5389">
              <w:rPr>
                <w:rFonts w:ascii="Times New Roman" w:hAnsi="Times New Roman" w:cs="Times New Roman"/>
              </w:rPr>
              <w:t>Nilai bobot kriteria, nilai bobot alternatif</w:t>
            </w:r>
          </w:p>
        </w:tc>
        <w:tc>
          <w:tcPr>
            <w:tcW w:w="1854" w:type="dxa"/>
          </w:tcPr>
          <w:p w14:paraId="3406951D" w14:textId="4B272351" w:rsidR="00384DB8" w:rsidRPr="00345389" w:rsidRDefault="00AD1DC4" w:rsidP="003B3C7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5389">
              <w:rPr>
                <w:rFonts w:ascii="Times New Roman" w:hAnsi="Times New Roman" w:cs="Times New Roman"/>
              </w:rPr>
              <w:t>Keep Alive, Gzip, Compress Img, Progresiv, Chase Static, CDN Detected, Load Time, Visually Complete, Speed Index, Total, Rank</w:t>
            </w:r>
          </w:p>
        </w:tc>
        <w:tc>
          <w:tcPr>
            <w:tcW w:w="4326" w:type="dxa"/>
          </w:tcPr>
          <w:p w14:paraId="7B93395F" w14:textId="19C39BE1" w:rsidR="00384DB8" w:rsidRPr="00345389" w:rsidRDefault="00C42AFB" w:rsidP="003B3C7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5389">
              <w:rPr>
                <w:rFonts w:ascii="Times New Roman" w:hAnsi="Times New Roman" w:cs="Times New Roman"/>
              </w:rPr>
              <w:t>Berdasarkan hasil perhitungan menggunakan kombinasi metode SAW dengan metode AHP maka website dengan kualitas terbaik dengan rank tertinggi yaitu Shopee. Nilai ini memberikan alternatif kepada masyarakat dalam memilih e-commerce untuk melakukan transaksi selain mempertimbangkan harga dan ketersediaan barang.</w:t>
            </w:r>
          </w:p>
        </w:tc>
      </w:tr>
      <w:tr w:rsidR="00546B78" w:rsidRPr="00345389" w14:paraId="1F7347E7" w14:textId="77777777" w:rsidTr="003B3C7D">
        <w:tc>
          <w:tcPr>
            <w:cnfStyle w:val="001000000000" w:firstRow="0" w:lastRow="0" w:firstColumn="1" w:lastColumn="0" w:oddVBand="0" w:evenVBand="0" w:oddHBand="0" w:evenHBand="0" w:firstRowFirstColumn="0" w:firstRowLastColumn="0" w:lastRowFirstColumn="0" w:lastRowLastColumn="0"/>
            <w:tcW w:w="1847" w:type="dxa"/>
          </w:tcPr>
          <w:p w14:paraId="1EB4B630" w14:textId="0D043607" w:rsidR="00384DB8" w:rsidRPr="00345389" w:rsidRDefault="00D263D3" w:rsidP="003B3C7D">
            <w:pPr>
              <w:spacing w:line="360" w:lineRule="auto"/>
              <w:jc w:val="both"/>
              <w:rPr>
                <w:rFonts w:ascii="Times New Roman" w:hAnsi="Times New Roman" w:cs="Times New Roman"/>
                <w:b w:val="0"/>
                <w:bCs w:val="0"/>
              </w:rPr>
            </w:pPr>
            <w:r w:rsidRPr="00345389">
              <w:rPr>
                <w:rFonts w:ascii="Times New Roman" w:hAnsi="Times New Roman" w:cs="Times New Roman"/>
                <w:b w:val="0"/>
                <w:bCs w:val="0"/>
              </w:rPr>
              <w:t>Fitra Ramadona dan Usman</w:t>
            </w:r>
          </w:p>
        </w:tc>
        <w:tc>
          <w:tcPr>
            <w:tcW w:w="1835" w:type="dxa"/>
          </w:tcPr>
          <w:p w14:paraId="15BE0A42" w14:textId="4F6999A5" w:rsidR="00384DB8" w:rsidRPr="00345389" w:rsidRDefault="00384DB8" w:rsidP="003B3C7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5389">
              <w:rPr>
                <w:rFonts w:ascii="Times New Roman" w:hAnsi="Times New Roman" w:cs="Times New Roman"/>
              </w:rPr>
              <w:t>AHP &amp; SAW</w:t>
            </w:r>
          </w:p>
        </w:tc>
        <w:tc>
          <w:tcPr>
            <w:tcW w:w="1838" w:type="dxa"/>
          </w:tcPr>
          <w:p w14:paraId="369C5002" w14:textId="1F27C59E" w:rsidR="00384DB8" w:rsidRPr="00345389" w:rsidRDefault="00384DB8" w:rsidP="003B3C7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5389">
              <w:rPr>
                <w:rFonts w:ascii="Times New Roman" w:hAnsi="Times New Roman" w:cs="Times New Roman"/>
              </w:rPr>
              <w:t>Nilai bobot kriteria, nilai bobot alternatif</w:t>
            </w:r>
          </w:p>
        </w:tc>
        <w:tc>
          <w:tcPr>
            <w:tcW w:w="1854" w:type="dxa"/>
          </w:tcPr>
          <w:p w14:paraId="25B621E3" w14:textId="14F2BF9F" w:rsidR="00384DB8" w:rsidRPr="00345389" w:rsidRDefault="00731B42" w:rsidP="003B3C7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5389">
              <w:rPr>
                <w:rFonts w:ascii="Times New Roman" w:hAnsi="Times New Roman" w:cs="Times New Roman"/>
              </w:rPr>
              <w:t>Kriteria menggunakan variable yaitu C1- C8, jadi terdapat 8 Kriteria</w:t>
            </w:r>
          </w:p>
        </w:tc>
        <w:tc>
          <w:tcPr>
            <w:tcW w:w="4326" w:type="dxa"/>
          </w:tcPr>
          <w:p w14:paraId="573ECE0A" w14:textId="17B890A6" w:rsidR="00384DB8" w:rsidRPr="00345389" w:rsidRDefault="00C90DEB" w:rsidP="003B3C7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5389">
              <w:rPr>
                <w:rFonts w:ascii="Times New Roman" w:hAnsi="Times New Roman" w:cs="Times New Roman"/>
              </w:rPr>
              <w:t>Dari hasil perhitungannya Abdullah terpilih menjadi Dosen dengan nilai tertinggi dari total 22 Aletrnatif dan kriteria kriterianya.</w:t>
            </w:r>
          </w:p>
        </w:tc>
      </w:tr>
      <w:tr w:rsidR="00546B78" w:rsidRPr="00345389" w14:paraId="11DD3E3E" w14:textId="77777777" w:rsidTr="003B3C7D">
        <w:tc>
          <w:tcPr>
            <w:cnfStyle w:val="001000000000" w:firstRow="0" w:lastRow="0" w:firstColumn="1" w:lastColumn="0" w:oddVBand="0" w:evenVBand="0" w:oddHBand="0" w:evenHBand="0" w:firstRowFirstColumn="0" w:firstRowLastColumn="0" w:lastRowFirstColumn="0" w:lastRowLastColumn="0"/>
            <w:tcW w:w="1847" w:type="dxa"/>
          </w:tcPr>
          <w:p w14:paraId="288B896D" w14:textId="6589BE17" w:rsidR="00384DB8" w:rsidRPr="00345389" w:rsidRDefault="00754CD6" w:rsidP="003B3C7D">
            <w:pPr>
              <w:spacing w:line="360" w:lineRule="auto"/>
              <w:rPr>
                <w:rFonts w:ascii="Times New Roman" w:hAnsi="Times New Roman" w:cs="Times New Roman"/>
                <w:b w:val="0"/>
                <w:bCs w:val="0"/>
              </w:rPr>
            </w:pPr>
            <w:r w:rsidRPr="00345389">
              <w:rPr>
                <w:rFonts w:ascii="Times New Roman" w:hAnsi="Times New Roman" w:cs="Times New Roman"/>
                <w:b w:val="0"/>
                <w:bCs w:val="0"/>
              </w:rPr>
              <w:t>Ali Fatur Rohmah dan Joko Dwi Santoso</w:t>
            </w:r>
          </w:p>
        </w:tc>
        <w:tc>
          <w:tcPr>
            <w:tcW w:w="1835" w:type="dxa"/>
          </w:tcPr>
          <w:p w14:paraId="0C23DCB0" w14:textId="213827BC" w:rsidR="00384DB8" w:rsidRPr="00345389" w:rsidRDefault="00384DB8" w:rsidP="003B3C7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5389">
              <w:rPr>
                <w:rFonts w:ascii="Times New Roman" w:hAnsi="Times New Roman" w:cs="Times New Roman"/>
              </w:rPr>
              <w:t>AHP &amp; SAW</w:t>
            </w:r>
          </w:p>
        </w:tc>
        <w:tc>
          <w:tcPr>
            <w:tcW w:w="1838" w:type="dxa"/>
          </w:tcPr>
          <w:p w14:paraId="56D6075B" w14:textId="53D4EE20" w:rsidR="00384DB8" w:rsidRPr="00345389" w:rsidRDefault="00384DB8" w:rsidP="003B3C7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5389">
              <w:rPr>
                <w:rFonts w:ascii="Times New Roman" w:hAnsi="Times New Roman" w:cs="Times New Roman"/>
              </w:rPr>
              <w:t>Nilai bobot kriteria, nilai bobot alternatif</w:t>
            </w:r>
          </w:p>
        </w:tc>
        <w:tc>
          <w:tcPr>
            <w:tcW w:w="1854" w:type="dxa"/>
          </w:tcPr>
          <w:p w14:paraId="6BE50978" w14:textId="5B5AEA7B" w:rsidR="00384DB8" w:rsidRPr="00345389" w:rsidRDefault="00827FF1" w:rsidP="003B3C7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5389">
              <w:rPr>
                <w:rFonts w:ascii="Times New Roman" w:hAnsi="Times New Roman" w:cs="Times New Roman"/>
              </w:rPr>
              <w:t>Kriteria masukannya adalah semua yang ada pada Pengujian black box, yaitu berupada data diri</w:t>
            </w:r>
          </w:p>
        </w:tc>
        <w:tc>
          <w:tcPr>
            <w:tcW w:w="4326" w:type="dxa"/>
          </w:tcPr>
          <w:p w14:paraId="4CA93183" w14:textId="112C1055" w:rsidR="00384DB8" w:rsidRPr="00345389" w:rsidRDefault="00827FF1" w:rsidP="003B3C7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5389">
              <w:rPr>
                <w:rFonts w:ascii="Times New Roman" w:hAnsi="Times New Roman" w:cs="Times New Roman"/>
              </w:rPr>
              <w:t>Sistem tersebut merupakan implementasi dari metode Analytical Hierarchy Process (AHP) dan Simple Additive Weighting (SAW) dalam mendukung keputusan penerimaan karyawan baru di CV Solusi Dunia Digital. Keberadaan sistem ini diharapkan dapat membantu perusahaan dalam mendapatkan karyawan terbaik</w:t>
            </w:r>
          </w:p>
        </w:tc>
      </w:tr>
      <w:tr w:rsidR="00365EF3" w:rsidRPr="00345389" w14:paraId="2BD48906" w14:textId="77777777" w:rsidTr="003B3C7D">
        <w:tc>
          <w:tcPr>
            <w:cnfStyle w:val="001000000000" w:firstRow="0" w:lastRow="0" w:firstColumn="1" w:lastColumn="0" w:oddVBand="0" w:evenVBand="0" w:oddHBand="0" w:evenHBand="0" w:firstRowFirstColumn="0" w:firstRowLastColumn="0" w:lastRowFirstColumn="0" w:lastRowLastColumn="0"/>
            <w:tcW w:w="1847" w:type="dxa"/>
          </w:tcPr>
          <w:p w14:paraId="091345E4" w14:textId="662D1E90" w:rsidR="00384DB8" w:rsidRPr="00345389" w:rsidRDefault="00761545" w:rsidP="003B3C7D">
            <w:pPr>
              <w:spacing w:line="360" w:lineRule="auto"/>
              <w:rPr>
                <w:rFonts w:ascii="Times New Roman" w:hAnsi="Times New Roman" w:cs="Times New Roman"/>
                <w:b w:val="0"/>
                <w:bCs w:val="0"/>
              </w:rPr>
            </w:pPr>
            <w:r w:rsidRPr="00345389">
              <w:rPr>
                <w:rFonts w:ascii="Times New Roman" w:hAnsi="Times New Roman" w:cs="Times New Roman"/>
                <w:b w:val="0"/>
                <w:bCs w:val="0"/>
              </w:rPr>
              <w:lastRenderedPageBreak/>
              <w:t xml:space="preserve">Lukas Arief Prasetyo </w:t>
            </w:r>
            <w:proofErr w:type="gramStart"/>
            <w:r w:rsidRPr="00345389">
              <w:rPr>
                <w:rFonts w:ascii="Times New Roman" w:hAnsi="Times New Roman" w:cs="Times New Roman"/>
                <w:b w:val="0"/>
                <w:bCs w:val="0"/>
              </w:rPr>
              <w:t>( 2018</w:t>
            </w:r>
            <w:proofErr w:type="gramEnd"/>
            <w:r w:rsidRPr="00345389">
              <w:rPr>
                <w:rFonts w:ascii="Times New Roman" w:hAnsi="Times New Roman" w:cs="Times New Roman"/>
                <w:b w:val="0"/>
                <w:bCs w:val="0"/>
              </w:rPr>
              <w:t xml:space="preserve"> )</w:t>
            </w:r>
          </w:p>
        </w:tc>
        <w:tc>
          <w:tcPr>
            <w:tcW w:w="1835" w:type="dxa"/>
          </w:tcPr>
          <w:p w14:paraId="436CEA5C" w14:textId="02591425" w:rsidR="00384DB8" w:rsidRPr="00345389" w:rsidRDefault="00384DB8" w:rsidP="003B3C7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5389">
              <w:rPr>
                <w:rFonts w:ascii="Times New Roman" w:hAnsi="Times New Roman" w:cs="Times New Roman"/>
              </w:rPr>
              <w:t>AHP &amp; SAW</w:t>
            </w:r>
          </w:p>
        </w:tc>
        <w:tc>
          <w:tcPr>
            <w:tcW w:w="1838" w:type="dxa"/>
          </w:tcPr>
          <w:p w14:paraId="44679D8B" w14:textId="2AC03684" w:rsidR="00384DB8" w:rsidRPr="00345389" w:rsidRDefault="00384DB8" w:rsidP="003B3C7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5389">
              <w:rPr>
                <w:rFonts w:ascii="Times New Roman" w:hAnsi="Times New Roman" w:cs="Times New Roman"/>
              </w:rPr>
              <w:t>Nilai bobot kriteria, nilai bobot alternatif</w:t>
            </w:r>
          </w:p>
        </w:tc>
        <w:tc>
          <w:tcPr>
            <w:tcW w:w="1854" w:type="dxa"/>
          </w:tcPr>
          <w:p w14:paraId="5613BA55" w14:textId="0A73FBC8" w:rsidR="00384DB8" w:rsidRPr="00345389" w:rsidRDefault="0057523F" w:rsidP="003B3C7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5389">
              <w:rPr>
                <w:rFonts w:ascii="Times New Roman" w:hAnsi="Times New Roman" w:cs="Times New Roman"/>
              </w:rPr>
              <w:t>Ipk, Prestasi Akademik, Bahasa inggris, Kepribadian</w:t>
            </w:r>
            <w:r w:rsidR="000772FF" w:rsidRPr="00345389">
              <w:rPr>
                <w:rFonts w:ascii="Times New Roman" w:hAnsi="Times New Roman" w:cs="Times New Roman"/>
              </w:rPr>
              <w:t>.</w:t>
            </w:r>
          </w:p>
        </w:tc>
        <w:tc>
          <w:tcPr>
            <w:tcW w:w="4326" w:type="dxa"/>
          </w:tcPr>
          <w:p w14:paraId="4DE02ABE" w14:textId="7994412B" w:rsidR="00384DB8" w:rsidRPr="00345389" w:rsidRDefault="00365EF3" w:rsidP="003B3C7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45389">
              <w:rPr>
                <w:rFonts w:ascii="Times New Roman" w:hAnsi="Times New Roman" w:cs="Times New Roman"/>
              </w:rPr>
              <w:t xml:space="preserve">Dari pembahasan mengenai sistem pendukung keputusan untuk memilih mahasiswa berprestasi pada Akademi Sekretari Budi Luhur, maka dapat dihasilkan beberapa simpulan sebagai </w:t>
            </w:r>
            <w:proofErr w:type="gramStart"/>
            <w:r w:rsidRPr="00345389">
              <w:rPr>
                <w:rFonts w:ascii="Times New Roman" w:hAnsi="Times New Roman" w:cs="Times New Roman"/>
              </w:rPr>
              <w:t>berikut :</w:t>
            </w:r>
            <w:proofErr w:type="gramEnd"/>
            <w:r w:rsidRPr="00345389">
              <w:rPr>
                <w:rFonts w:ascii="Times New Roman" w:hAnsi="Times New Roman" w:cs="Times New Roman"/>
              </w:rPr>
              <w:t xml:space="preserve"> 1. Diharapkan sistem pendukung keputusan dengan menggunakan metode kombinasi Analytical Hierarchy Process (AHP) dan Simple Additive Weighting (SAW) dapat mempermudah Ketua Program Studi dalam menentukan atau memilih mahasiswa berprestasi.</w:t>
            </w:r>
          </w:p>
        </w:tc>
      </w:tr>
    </w:tbl>
    <w:p w14:paraId="653DB338" w14:textId="77777777" w:rsidR="00365EF3" w:rsidRPr="00345389" w:rsidRDefault="00365EF3" w:rsidP="003B3C7D">
      <w:pPr>
        <w:spacing w:line="360" w:lineRule="auto"/>
        <w:jc w:val="both"/>
        <w:rPr>
          <w:rFonts w:ascii="Times New Roman" w:hAnsi="Times New Roman" w:cs="Times New Roman"/>
          <w:sz w:val="24"/>
          <w:szCs w:val="24"/>
        </w:rPr>
      </w:pPr>
    </w:p>
    <w:p w14:paraId="246F7BFC" w14:textId="7C4F566F" w:rsidR="00C32901" w:rsidRPr="00345389" w:rsidRDefault="006E74F9" w:rsidP="003B3C7D">
      <w:pPr>
        <w:pStyle w:val="ListParagraph"/>
        <w:numPr>
          <w:ilvl w:val="1"/>
          <w:numId w:val="2"/>
        </w:numPr>
        <w:spacing w:line="360" w:lineRule="auto"/>
        <w:jc w:val="both"/>
        <w:rPr>
          <w:rFonts w:ascii="Times New Roman" w:hAnsi="Times New Roman" w:cs="Times New Roman"/>
          <w:b/>
          <w:bCs/>
          <w:sz w:val="24"/>
          <w:szCs w:val="24"/>
        </w:rPr>
      </w:pPr>
      <w:r w:rsidRPr="00345389">
        <w:rPr>
          <w:rFonts w:ascii="Times New Roman" w:hAnsi="Times New Roman" w:cs="Times New Roman"/>
          <w:b/>
          <w:bCs/>
          <w:sz w:val="24"/>
          <w:szCs w:val="24"/>
        </w:rPr>
        <w:t xml:space="preserve"> Landasan Teori</w:t>
      </w:r>
    </w:p>
    <w:p w14:paraId="2E5553D9" w14:textId="6E393EAB" w:rsidR="006E74F9" w:rsidRPr="00345389" w:rsidRDefault="006E74F9" w:rsidP="003B3C7D">
      <w:pPr>
        <w:pStyle w:val="ListParagraph"/>
        <w:numPr>
          <w:ilvl w:val="2"/>
          <w:numId w:val="2"/>
        </w:numPr>
        <w:spacing w:line="360" w:lineRule="auto"/>
        <w:jc w:val="both"/>
        <w:rPr>
          <w:rFonts w:ascii="Times New Roman" w:hAnsi="Times New Roman" w:cs="Times New Roman"/>
          <w:b/>
          <w:bCs/>
          <w:sz w:val="24"/>
          <w:szCs w:val="24"/>
        </w:rPr>
      </w:pPr>
      <w:r w:rsidRPr="00345389">
        <w:rPr>
          <w:rFonts w:ascii="Times New Roman" w:hAnsi="Times New Roman" w:cs="Times New Roman"/>
          <w:b/>
          <w:bCs/>
          <w:sz w:val="24"/>
          <w:szCs w:val="24"/>
        </w:rPr>
        <w:t>Sistem pendukung Keputusan</w:t>
      </w:r>
    </w:p>
    <w:p w14:paraId="62FA84D9" w14:textId="77777777" w:rsidR="006E74F9" w:rsidRPr="00345389" w:rsidRDefault="006E74F9" w:rsidP="003B3C7D">
      <w:pPr>
        <w:spacing w:line="360" w:lineRule="auto"/>
        <w:ind w:firstLine="720"/>
        <w:jc w:val="both"/>
        <w:rPr>
          <w:rFonts w:ascii="Times New Roman" w:hAnsi="Times New Roman" w:cs="Times New Roman"/>
          <w:sz w:val="24"/>
          <w:szCs w:val="24"/>
        </w:rPr>
      </w:pPr>
      <w:r w:rsidRPr="00345389">
        <w:rPr>
          <w:rFonts w:ascii="Times New Roman" w:hAnsi="Times New Roman" w:cs="Times New Roman"/>
          <w:sz w:val="24"/>
          <w:szCs w:val="24"/>
        </w:rPr>
        <w:t>Sistem pendukung keputusan diperkenalkan oleh G. Anthony Gorry dan Michael S. Scott Morton. Keduanya adalah profesor dari MIT yang menulis sebuah artikel dalam jurnal berjudul 'A framework for Management Information System'. Mereka mengembangkan sebuah kerangka pemikiran tentang pemanfaatan aplikasi komputer dalam proses pengambilan keputusan untuk level manajemen. Berdasarkan kerangka kerja tersebut, dapat didefinisikan bahwa sistem pendukung keputusan berkaitan erat dengan sistem informasi atau model analisis yang dirancang untuk membantu para pengambil keputusan dan para profesional untuk mendapatkan informasi yang akurat (Diana, 2018).</w:t>
      </w:r>
    </w:p>
    <w:p w14:paraId="3DF4D506" w14:textId="77777777" w:rsidR="00745334" w:rsidRPr="00345389" w:rsidRDefault="006E74F9" w:rsidP="003B3C7D">
      <w:pPr>
        <w:spacing w:line="360" w:lineRule="auto"/>
        <w:ind w:firstLine="720"/>
        <w:jc w:val="both"/>
        <w:rPr>
          <w:rFonts w:ascii="Times New Roman" w:hAnsi="Times New Roman" w:cs="Times New Roman"/>
          <w:sz w:val="24"/>
          <w:szCs w:val="24"/>
        </w:rPr>
      </w:pPr>
      <w:r w:rsidRPr="00345389">
        <w:rPr>
          <w:rFonts w:ascii="Times New Roman" w:hAnsi="Times New Roman" w:cs="Times New Roman"/>
          <w:sz w:val="24"/>
          <w:szCs w:val="24"/>
        </w:rPr>
        <w:t xml:space="preserve">Sistem pendukung keputusan sebenarnya merupakan implementasi dari teori-teori pengambilan keputusan yang telah diperkenalkan oleh ilmu-ilmu </w:t>
      </w:r>
      <w:proofErr w:type="gramStart"/>
      <w:r w:rsidRPr="00345389">
        <w:rPr>
          <w:rFonts w:ascii="Times New Roman" w:hAnsi="Times New Roman" w:cs="Times New Roman"/>
          <w:sz w:val="24"/>
          <w:szCs w:val="24"/>
        </w:rPr>
        <w:t>seperti  seperti</w:t>
      </w:r>
      <w:proofErr w:type="gramEnd"/>
      <w:r w:rsidRPr="00345389">
        <w:rPr>
          <w:rFonts w:ascii="Times New Roman" w:hAnsi="Times New Roman" w:cs="Times New Roman"/>
          <w:sz w:val="24"/>
          <w:szCs w:val="24"/>
        </w:rPr>
        <w:t xml:space="preserve"> riset operasi dan ilmu manajemen. Satu-satunya perbedaan adalah bahwa jika dahulu untuk mencari solusi dari masalah yang dihadapi harus dilakukan perhitungan iterasi secara manual (biasanya untuk mencari nilai minimum maksimum atau nilai optimum), </w:t>
      </w:r>
      <w:r w:rsidRPr="00345389">
        <w:rPr>
          <w:rFonts w:ascii="Times New Roman" w:hAnsi="Times New Roman" w:cs="Times New Roman"/>
          <w:sz w:val="24"/>
          <w:szCs w:val="24"/>
        </w:rPr>
        <w:lastRenderedPageBreak/>
        <w:t>saat ini komputer PC telah menawarkan kemampuan untuk menyelesaikan masalah yang sama dalam waktu yang relatif singkat. SistemSistem pendukung keputusan memberikan dukungan kepada seorang manajer atau manajer atau sekelompok manajer dalam memecahkan masalah semi terstruktur dengan dengan memberikan informasi atau saran tentang keputusan tertentu, informasi informasi dapat diberikan dalam bentuk laporan berkala, laporan khusus atau model matematika. Model matematis. Model ini juga memiliki kemampuan untuk memberikan saran</w:t>
      </w:r>
      <w:r w:rsidR="0024674A" w:rsidRPr="00345389">
        <w:rPr>
          <w:rFonts w:ascii="Times New Roman" w:hAnsi="Times New Roman" w:cs="Times New Roman"/>
          <w:sz w:val="24"/>
          <w:szCs w:val="24"/>
        </w:rPr>
        <w:t xml:space="preserve"> dalam berbagai tingkatan. Sistem pendukung keputusan ini merupakan pengembangan sistem informasi manajemen dalam pengambilan keputusan, yang difokuskan pada dukungan kepada manajemen. Keberadaan sistem pendukung keputusan Sistem pendukung keputusan ini bukan untuk menggantikan tugas para manajer, tetapi untuk menjadi sarana pendukung bagi mereka. menjadi sarana pendukung bagi mereka. Sistem ini merepresentasikan merepresentasikan masalah-masalah manajemen yang dihadapi sehari-hari ke dalam bentuk kuantitatif, misalnya dalam bentuk model matematika. Beberapa definisi sistem pendukung keputusan Definisi lain menggambarkan sistem pendukung keputusan sebagai seperangkat alat komputer yang seperangkat alat komputer terintegrasi yang memungkinkan pengambil keputusan untuk berinteraksi secara langsung dengan komputer untuk menciptakan informasi untuk berinteraksi secara langsung dengan komputer untuk menciptakan informasi yang berguna (Diana, 2018). </w:t>
      </w:r>
    </w:p>
    <w:p w14:paraId="498E9B0D" w14:textId="2D8C7733" w:rsidR="00745334" w:rsidRPr="00345389" w:rsidRDefault="00745334" w:rsidP="003B3C7D">
      <w:pPr>
        <w:spacing w:line="360" w:lineRule="auto"/>
        <w:ind w:firstLine="720"/>
        <w:jc w:val="both"/>
        <w:rPr>
          <w:rFonts w:ascii="Times New Roman" w:hAnsi="Times New Roman" w:cs="Times New Roman"/>
          <w:sz w:val="24"/>
          <w:szCs w:val="24"/>
          <w:lang w:val="id-ID"/>
        </w:rPr>
      </w:pPr>
      <w:r w:rsidRPr="00745334">
        <w:rPr>
          <w:rFonts w:ascii="Times New Roman" w:hAnsi="Times New Roman" w:cs="Times New Roman"/>
          <w:sz w:val="24"/>
          <w:szCs w:val="24"/>
          <w:lang w:val="id-ID"/>
        </w:rPr>
        <w:t>Awalnya, sistem pendukung keputusan dibangun untuk mendukung</w:t>
      </w:r>
      <w:r w:rsidRPr="00345389">
        <w:rPr>
          <w:rFonts w:ascii="Times New Roman" w:hAnsi="Times New Roman" w:cs="Times New Roman"/>
          <w:sz w:val="24"/>
          <w:szCs w:val="24"/>
        </w:rPr>
        <w:t xml:space="preserve"> </w:t>
      </w:r>
      <w:r w:rsidRPr="00745334">
        <w:rPr>
          <w:rFonts w:ascii="Times New Roman" w:hAnsi="Times New Roman" w:cs="Times New Roman"/>
          <w:sz w:val="24"/>
          <w:szCs w:val="24"/>
          <w:lang w:val="id-ID"/>
        </w:rPr>
        <w:t>manajemen dalam pengambilan keputusan. Berbagai kebutuhan dipengembangan sistem pendukung keputusan adalah data, informasi, database dan</w:t>
      </w:r>
      <w:r w:rsidRPr="00345389">
        <w:rPr>
          <w:rFonts w:ascii="Times New Roman" w:hAnsi="Times New Roman" w:cs="Times New Roman"/>
          <w:sz w:val="24"/>
          <w:szCs w:val="24"/>
        </w:rPr>
        <w:t xml:space="preserve"> </w:t>
      </w:r>
      <w:r w:rsidRPr="00745334">
        <w:rPr>
          <w:rFonts w:ascii="Times New Roman" w:hAnsi="Times New Roman" w:cs="Times New Roman"/>
          <w:sz w:val="24"/>
          <w:szCs w:val="24"/>
          <w:lang w:val="id-ID"/>
        </w:rPr>
        <w:t>analisis model keputusan. Data dan informasi yang akurat adalah</w:t>
      </w:r>
      <w:r w:rsidRPr="00345389">
        <w:rPr>
          <w:rFonts w:ascii="Times New Roman" w:hAnsi="Times New Roman" w:cs="Times New Roman"/>
          <w:sz w:val="24"/>
          <w:szCs w:val="24"/>
        </w:rPr>
        <w:t xml:space="preserve"> </w:t>
      </w:r>
      <w:r w:rsidRPr="00745334">
        <w:rPr>
          <w:rFonts w:ascii="Times New Roman" w:hAnsi="Times New Roman" w:cs="Times New Roman"/>
          <w:sz w:val="24"/>
          <w:szCs w:val="24"/>
          <w:lang w:val="id-ID"/>
        </w:rPr>
        <w:t>keputusan mendasar untuk membuat keputusan, untuk ini, tahapan</w:t>
      </w:r>
      <w:r w:rsidRPr="00345389">
        <w:rPr>
          <w:rFonts w:ascii="Times New Roman" w:hAnsi="Times New Roman" w:cs="Times New Roman"/>
          <w:sz w:val="24"/>
          <w:szCs w:val="24"/>
        </w:rPr>
        <w:t xml:space="preserve"> </w:t>
      </w:r>
      <w:r w:rsidRPr="00745334">
        <w:rPr>
          <w:rFonts w:ascii="Times New Roman" w:hAnsi="Times New Roman" w:cs="Times New Roman"/>
          <w:sz w:val="24"/>
          <w:szCs w:val="24"/>
          <w:lang w:val="id-ID"/>
        </w:rPr>
        <w:t>mengumpulkan data dan informasi, mengolah data dan informasi kemudian menggunakannya sebagai bahan pertimbangan dalam mengambil keputusan adalah tahapan-tahapan yang ada</w:t>
      </w:r>
      <w:r w:rsidRPr="00345389">
        <w:rPr>
          <w:rFonts w:ascii="Times New Roman" w:hAnsi="Times New Roman" w:cs="Times New Roman"/>
          <w:sz w:val="24"/>
          <w:szCs w:val="24"/>
        </w:rPr>
        <w:t xml:space="preserve"> </w:t>
      </w:r>
      <w:r w:rsidRPr="00745334">
        <w:rPr>
          <w:rFonts w:ascii="Times New Roman" w:hAnsi="Times New Roman" w:cs="Times New Roman"/>
          <w:sz w:val="24"/>
          <w:szCs w:val="24"/>
          <w:lang w:val="id-ID"/>
        </w:rPr>
        <w:t>sebagai bahan pertimbangan dalam mengambil keputusan merupakan tahapan yang penting</w:t>
      </w:r>
      <w:r w:rsidRPr="00345389">
        <w:rPr>
          <w:rFonts w:ascii="Times New Roman" w:hAnsi="Times New Roman" w:cs="Times New Roman"/>
          <w:sz w:val="24"/>
          <w:szCs w:val="24"/>
        </w:rPr>
        <w:t xml:space="preserve"> </w:t>
      </w:r>
      <w:r w:rsidRPr="00745334">
        <w:rPr>
          <w:rFonts w:ascii="Times New Roman" w:hAnsi="Times New Roman" w:cs="Times New Roman"/>
          <w:sz w:val="24"/>
          <w:szCs w:val="24"/>
          <w:lang w:val="id-ID"/>
        </w:rPr>
        <w:t>Penting</w:t>
      </w:r>
    </w:p>
    <w:p w14:paraId="6F571BE7" w14:textId="61CF87E9" w:rsidR="002D287A" w:rsidRPr="00345389" w:rsidRDefault="002D287A" w:rsidP="003B3C7D">
      <w:pPr>
        <w:pStyle w:val="ListParagraph"/>
        <w:numPr>
          <w:ilvl w:val="2"/>
          <w:numId w:val="2"/>
        </w:numPr>
        <w:spacing w:line="360" w:lineRule="auto"/>
        <w:jc w:val="both"/>
        <w:rPr>
          <w:rFonts w:ascii="Times New Roman" w:hAnsi="Times New Roman" w:cs="Times New Roman"/>
          <w:b/>
          <w:bCs/>
          <w:sz w:val="24"/>
          <w:szCs w:val="24"/>
        </w:rPr>
      </w:pPr>
      <w:r w:rsidRPr="00345389">
        <w:rPr>
          <w:rFonts w:ascii="Times New Roman" w:hAnsi="Times New Roman" w:cs="Times New Roman"/>
          <w:b/>
          <w:bCs/>
          <w:sz w:val="24"/>
          <w:szCs w:val="24"/>
        </w:rPr>
        <w:lastRenderedPageBreak/>
        <w:t>Analytical Hierarchy Process</w:t>
      </w:r>
    </w:p>
    <w:p w14:paraId="7F18A1AC" w14:textId="77777777" w:rsidR="00D2361E" w:rsidRPr="00345389" w:rsidRDefault="002D287A" w:rsidP="003B3C7D">
      <w:pPr>
        <w:pStyle w:val="ListParagraph"/>
        <w:spacing w:line="360" w:lineRule="auto"/>
        <w:ind w:left="0" w:firstLine="720"/>
        <w:jc w:val="both"/>
        <w:rPr>
          <w:rFonts w:ascii="Times New Roman" w:hAnsi="Times New Roman" w:cs="Times New Roman"/>
          <w:sz w:val="24"/>
          <w:szCs w:val="24"/>
        </w:rPr>
      </w:pPr>
      <w:r w:rsidRPr="00345389">
        <w:rPr>
          <w:rFonts w:ascii="Times New Roman" w:hAnsi="Times New Roman" w:cs="Times New Roman"/>
          <w:sz w:val="24"/>
          <w:szCs w:val="24"/>
        </w:rPr>
        <w:t xml:space="preserve">Tonni dkk. (2020) Analytical Hierarchy Process merupakan metode yang dikembangkan oleh Prof. Thomas L. Saaty. Metode sistem pendukung keputusan ini menguraikan masalah multi faktor atau multi kriteria yang kompleks menjadi suatu hirarki, menurut Saaty (2000) hirarki didefinisikan sebagai suatu representasi dari sebuah permasalahan yang kompleks dalam suatu struktur multilevel di mana level pertama adalah tujuan, yang diikuti level faktor, kriteria, sub kriteria dan seterusnya ke bawah hingga level terakhir dari alternatif. Dengan hirarki, suatu masalah yang kompleks dapat diuraikan ke dalam kelompok-kelompoknya yang kemudian diatur menjadi suatu bentuk hirarki sehingga permasalahan akan tampak lebih terstruktur dan sistematis. </w:t>
      </w:r>
    </w:p>
    <w:p w14:paraId="444A7668" w14:textId="34FFD241" w:rsidR="00D2361E" w:rsidRPr="00345389" w:rsidRDefault="002D287A" w:rsidP="003B3C7D">
      <w:pPr>
        <w:pStyle w:val="ListParagraph"/>
        <w:spacing w:line="360" w:lineRule="auto"/>
        <w:ind w:left="0" w:firstLine="720"/>
        <w:jc w:val="both"/>
        <w:rPr>
          <w:rFonts w:ascii="Times New Roman" w:hAnsi="Times New Roman" w:cs="Times New Roman"/>
          <w:sz w:val="24"/>
          <w:szCs w:val="24"/>
        </w:rPr>
      </w:pPr>
      <w:r w:rsidRPr="00345389">
        <w:rPr>
          <w:rFonts w:ascii="Times New Roman" w:hAnsi="Times New Roman" w:cs="Times New Roman"/>
          <w:sz w:val="24"/>
          <w:szCs w:val="24"/>
        </w:rPr>
        <w:t>AHP sering digunakan sebagai metode pemecahan masalah dibanding dengan dengan metode lain karena alasan-alasan sebagai berikut:</w:t>
      </w:r>
    </w:p>
    <w:p w14:paraId="7021CFD8" w14:textId="34C67C65" w:rsidR="002D287A" w:rsidRPr="00345389" w:rsidRDefault="002D287A" w:rsidP="003B3C7D">
      <w:pPr>
        <w:pStyle w:val="ListParagraph"/>
        <w:numPr>
          <w:ilvl w:val="0"/>
          <w:numId w:val="4"/>
        </w:numPr>
        <w:spacing w:line="360" w:lineRule="auto"/>
        <w:jc w:val="both"/>
        <w:rPr>
          <w:rFonts w:ascii="Times New Roman" w:hAnsi="Times New Roman" w:cs="Times New Roman"/>
          <w:sz w:val="24"/>
          <w:szCs w:val="24"/>
        </w:rPr>
      </w:pPr>
      <w:r w:rsidRPr="00345389">
        <w:rPr>
          <w:rFonts w:ascii="Times New Roman" w:hAnsi="Times New Roman" w:cs="Times New Roman"/>
          <w:sz w:val="24"/>
          <w:szCs w:val="24"/>
        </w:rPr>
        <w:t>Struktur yang berhirarki, sebagai konsekuensi dari kriteria yang dipilih, sampai pada subkriteria yang paling dalam</w:t>
      </w:r>
    </w:p>
    <w:p w14:paraId="4129C3B1" w14:textId="77777777" w:rsidR="00D2361E" w:rsidRPr="00345389" w:rsidRDefault="00D2361E" w:rsidP="003B3C7D">
      <w:pPr>
        <w:pStyle w:val="ListParagraph"/>
        <w:numPr>
          <w:ilvl w:val="0"/>
          <w:numId w:val="4"/>
        </w:numPr>
        <w:spacing w:line="360" w:lineRule="auto"/>
        <w:jc w:val="both"/>
        <w:rPr>
          <w:rFonts w:ascii="Times New Roman" w:hAnsi="Times New Roman" w:cs="Times New Roman"/>
          <w:sz w:val="24"/>
          <w:szCs w:val="24"/>
        </w:rPr>
      </w:pPr>
      <w:r w:rsidRPr="00345389">
        <w:rPr>
          <w:rFonts w:ascii="Times New Roman" w:hAnsi="Times New Roman" w:cs="Times New Roman"/>
        </w:rPr>
        <w:t xml:space="preserve">Memperhitungkan validitas sampai dengan batas toleransi inkonsistensi berbagai kriteria dan alternatif yang dipilih oleh pengambil keputusan. </w:t>
      </w:r>
    </w:p>
    <w:p w14:paraId="5749DE57" w14:textId="2DECD16C" w:rsidR="00D2361E" w:rsidRPr="00345389" w:rsidRDefault="00D2361E" w:rsidP="003B3C7D">
      <w:pPr>
        <w:pStyle w:val="ListParagraph"/>
        <w:numPr>
          <w:ilvl w:val="0"/>
          <w:numId w:val="4"/>
        </w:numPr>
        <w:spacing w:line="360" w:lineRule="auto"/>
        <w:jc w:val="both"/>
        <w:rPr>
          <w:rFonts w:ascii="Times New Roman" w:hAnsi="Times New Roman" w:cs="Times New Roman"/>
          <w:sz w:val="24"/>
          <w:szCs w:val="24"/>
        </w:rPr>
      </w:pPr>
      <w:r w:rsidRPr="00345389">
        <w:rPr>
          <w:rFonts w:ascii="Times New Roman" w:hAnsi="Times New Roman" w:cs="Times New Roman"/>
        </w:rPr>
        <w:t>Memperhitungkan daya tahan output analisis sensitivitas pengambilan keputusan</w:t>
      </w:r>
    </w:p>
    <w:p w14:paraId="7267160E" w14:textId="3F480C5D" w:rsidR="005C268A" w:rsidRPr="00345389" w:rsidRDefault="005C268A" w:rsidP="003B3C7D">
      <w:pPr>
        <w:spacing w:line="360" w:lineRule="auto"/>
        <w:jc w:val="both"/>
        <w:rPr>
          <w:rFonts w:ascii="Times New Roman" w:hAnsi="Times New Roman" w:cs="Times New Roman"/>
        </w:rPr>
      </w:pPr>
      <w:r w:rsidRPr="00345389">
        <w:rPr>
          <w:rFonts w:ascii="Times New Roman" w:hAnsi="Times New Roman" w:cs="Times New Roman"/>
        </w:rPr>
        <w:t>Dalam menyelesaikan masalah dengan AHP perlu dipahami beberapa prinsip dasar, antara lain:</w:t>
      </w:r>
    </w:p>
    <w:p w14:paraId="55DE84AB" w14:textId="30857576" w:rsidR="00594D77" w:rsidRPr="00345389" w:rsidRDefault="00594D77" w:rsidP="003B3C7D">
      <w:pPr>
        <w:pStyle w:val="ListParagraph"/>
        <w:numPr>
          <w:ilvl w:val="0"/>
          <w:numId w:val="5"/>
        </w:numPr>
        <w:spacing w:line="360" w:lineRule="auto"/>
        <w:jc w:val="both"/>
        <w:rPr>
          <w:rFonts w:ascii="Times New Roman" w:hAnsi="Times New Roman" w:cs="Times New Roman"/>
          <w:sz w:val="24"/>
          <w:szCs w:val="24"/>
        </w:rPr>
      </w:pPr>
      <w:r w:rsidRPr="00345389">
        <w:rPr>
          <w:rFonts w:ascii="Times New Roman" w:hAnsi="Times New Roman" w:cs="Times New Roman"/>
          <w:sz w:val="24"/>
          <w:szCs w:val="24"/>
        </w:rPr>
        <w:t>Membuat Hierarki</w:t>
      </w:r>
    </w:p>
    <w:p w14:paraId="1BA937EE" w14:textId="4182E6D6" w:rsidR="00594D77" w:rsidRPr="00345389" w:rsidRDefault="00594D77" w:rsidP="003B3C7D">
      <w:pPr>
        <w:pStyle w:val="ListParagraph"/>
        <w:spacing w:line="360" w:lineRule="auto"/>
        <w:jc w:val="both"/>
        <w:rPr>
          <w:rFonts w:ascii="Times New Roman" w:hAnsi="Times New Roman" w:cs="Times New Roman"/>
          <w:sz w:val="24"/>
          <w:szCs w:val="24"/>
        </w:rPr>
      </w:pPr>
      <w:r w:rsidRPr="00345389">
        <w:rPr>
          <w:rFonts w:ascii="Times New Roman" w:hAnsi="Times New Roman" w:cs="Times New Roman"/>
        </w:rPr>
        <w:t>Memecah sistem yang komplek menjadi elemen-elemen pendukung, Menyusun secara hierarki dan menggabungkannya. Hierarki terdiri dari 3 komponen utama yaitu tujuan, kriteria dan alternatif pilihan yang dapat</w:t>
      </w:r>
    </w:p>
    <w:p w14:paraId="1E6C72F5" w14:textId="10E9D02D" w:rsidR="00594D77" w:rsidRPr="00345389" w:rsidRDefault="001D0FBD" w:rsidP="003B3C7D">
      <w:pPr>
        <w:pStyle w:val="ListParagraph"/>
        <w:numPr>
          <w:ilvl w:val="0"/>
          <w:numId w:val="5"/>
        </w:numPr>
        <w:spacing w:line="360" w:lineRule="auto"/>
        <w:jc w:val="both"/>
        <w:rPr>
          <w:rFonts w:ascii="Times New Roman" w:hAnsi="Times New Roman" w:cs="Times New Roman"/>
          <w:sz w:val="24"/>
          <w:szCs w:val="24"/>
        </w:rPr>
      </w:pPr>
      <w:r w:rsidRPr="00345389">
        <w:rPr>
          <w:rFonts w:ascii="Times New Roman" w:hAnsi="Times New Roman" w:cs="Times New Roman"/>
          <w:sz w:val="24"/>
          <w:szCs w:val="24"/>
        </w:rPr>
        <w:t>Penilaian Kriteria dan alternatif</w:t>
      </w:r>
    </w:p>
    <w:p w14:paraId="67BE0019" w14:textId="4501FE7D" w:rsidR="001D0FBD" w:rsidRPr="00345389" w:rsidRDefault="001D0FBD" w:rsidP="003B3C7D">
      <w:pPr>
        <w:pStyle w:val="ListParagraph"/>
        <w:spacing w:line="360" w:lineRule="auto"/>
        <w:jc w:val="both"/>
        <w:rPr>
          <w:rFonts w:ascii="Times New Roman" w:hAnsi="Times New Roman" w:cs="Times New Roman"/>
          <w:sz w:val="24"/>
          <w:szCs w:val="24"/>
        </w:rPr>
      </w:pPr>
      <w:r w:rsidRPr="00345389">
        <w:rPr>
          <w:rFonts w:ascii="Times New Roman" w:hAnsi="Times New Roman" w:cs="Times New Roman"/>
          <w:sz w:val="24"/>
          <w:szCs w:val="24"/>
        </w:rPr>
        <w:t>Memecah sistem yang komplek menjadi elemen-elemen pendukung, Menyusun secara hierarki dan menggabungkannya. Hierarki terdiri dari 3 komponen utama yaitu tujuan, kriteria dan alternatif pilihan</w:t>
      </w:r>
      <w:r w:rsidR="008C3925" w:rsidRPr="00345389">
        <w:rPr>
          <w:rFonts w:ascii="Times New Roman" w:hAnsi="Times New Roman" w:cs="Times New Roman"/>
          <w:sz w:val="24"/>
          <w:szCs w:val="24"/>
        </w:rPr>
        <w:t>.</w:t>
      </w:r>
    </w:p>
    <w:p w14:paraId="051B18C9" w14:textId="245298FE" w:rsidR="002968AD" w:rsidRPr="00345389" w:rsidRDefault="002968AD" w:rsidP="003B3C7D">
      <w:pPr>
        <w:pStyle w:val="ListParagraph"/>
        <w:numPr>
          <w:ilvl w:val="0"/>
          <w:numId w:val="5"/>
        </w:numPr>
        <w:spacing w:line="360" w:lineRule="auto"/>
        <w:jc w:val="both"/>
        <w:rPr>
          <w:rFonts w:ascii="Times New Roman" w:hAnsi="Times New Roman" w:cs="Times New Roman"/>
          <w:sz w:val="24"/>
          <w:szCs w:val="24"/>
        </w:rPr>
      </w:pPr>
      <w:r w:rsidRPr="00345389">
        <w:rPr>
          <w:rFonts w:ascii="Times New Roman" w:hAnsi="Times New Roman" w:cs="Times New Roman"/>
          <w:sz w:val="24"/>
          <w:szCs w:val="24"/>
        </w:rPr>
        <w:t>Menentukan prioritas</w:t>
      </w:r>
    </w:p>
    <w:p w14:paraId="6D9ABB0A" w14:textId="69D52DCC" w:rsidR="002968AD" w:rsidRPr="00345389" w:rsidRDefault="002968AD" w:rsidP="003B3C7D">
      <w:pPr>
        <w:pStyle w:val="ListParagraph"/>
        <w:spacing w:line="360" w:lineRule="auto"/>
        <w:jc w:val="both"/>
        <w:rPr>
          <w:rFonts w:ascii="Times New Roman" w:hAnsi="Times New Roman" w:cs="Times New Roman"/>
          <w:sz w:val="24"/>
          <w:szCs w:val="24"/>
        </w:rPr>
      </w:pPr>
      <w:r w:rsidRPr="00345389">
        <w:rPr>
          <w:rFonts w:ascii="Times New Roman" w:hAnsi="Times New Roman" w:cs="Times New Roman"/>
          <w:sz w:val="24"/>
          <w:szCs w:val="24"/>
        </w:rPr>
        <w:lastRenderedPageBreak/>
        <w:t>K</w:t>
      </w:r>
      <w:r w:rsidR="00EC1911" w:rsidRPr="00345389">
        <w:rPr>
          <w:rFonts w:ascii="Times New Roman" w:hAnsi="Times New Roman" w:cs="Times New Roman"/>
          <w:sz w:val="24"/>
          <w:szCs w:val="24"/>
        </w:rPr>
        <w:t>riteria dan alternatif dilakukan perbandingan berpasangan (Pairwise Comparisons).</w:t>
      </w:r>
    </w:p>
    <w:p w14:paraId="0C17A288" w14:textId="5C982C07" w:rsidR="002F51AE" w:rsidRPr="00345389" w:rsidRDefault="002F51AE" w:rsidP="003B3C7D">
      <w:pPr>
        <w:pStyle w:val="ListParagraph"/>
        <w:numPr>
          <w:ilvl w:val="0"/>
          <w:numId w:val="5"/>
        </w:numPr>
        <w:spacing w:line="360" w:lineRule="auto"/>
        <w:jc w:val="both"/>
        <w:rPr>
          <w:rFonts w:ascii="Times New Roman" w:hAnsi="Times New Roman" w:cs="Times New Roman"/>
          <w:sz w:val="24"/>
          <w:szCs w:val="24"/>
        </w:rPr>
      </w:pPr>
      <w:r w:rsidRPr="00345389">
        <w:rPr>
          <w:rFonts w:ascii="Times New Roman" w:hAnsi="Times New Roman" w:cs="Times New Roman"/>
          <w:sz w:val="24"/>
          <w:szCs w:val="24"/>
        </w:rPr>
        <w:t xml:space="preserve">Konsistensi Logis </w:t>
      </w:r>
    </w:p>
    <w:p w14:paraId="5F149D57" w14:textId="412C9C5D" w:rsidR="002F51AE" w:rsidRPr="00345389" w:rsidRDefault="002F51AE" w:rsidP="003B3C7D">
      <w:pPr>
        <w:pStyle w:val="ListParagraph"/>
        <w:spacing w:line="360" w:lineRule="auto"/>
        <w:jc w:val="both"/>
        <w:rPr>
          <w:rFonts w:ascii="Times New Roman" w:hAnsi="Times New Roman" w:cs="Times New Roman"/>
          <w:sz w:val="24"/>
          <w:szCs w:val="24"/>
        </w:rPr>
      </w:pPr>
      <w:r w:rsidRPr="00345389">
        <w:rPr>
          <w:rFonts w:ascii="Times New Roman" w:hAnsi="Times New Roman" w:cs="Times New Roman"/>
          <w:sz w:val="24"/>
          <w:szCs w:val="24"/>
        </w:rPr>
        <w:t>Objek yang sesuai di kelompokkan dalam keseragaman dan relevansi dan tingkat hubungan antar objek berdasarkan kriteria tertentu</w:t>
      </w:r>
    </w:p>
    <w:p w14:paraId="099CF3C9" w14:textId="54DD0D4C" w:rsidR="00745334" w:rsidRPr="00345389" w:rsidRDefault="009D2BE1" w:rsidP="003B3C7D">
      <w:pPr>
        <w:spacing w:line="360" w:lineRule="auto"/>
        <w:jc w:val="both"/>
        <w:rPr>
          <w:rFonts w:ascii="Times New Roman" w:hAnsi="Times New Roman" w:cs="Times New Roman"/>
          <w:sz w:val="24"/>
          <w:szCs w:val="24"/>
        </w:rPr>
      </w:pPr>
      <w:r w:rsidRPr="00345389">
        <w:rPr>
          <w:rFonts w:ascii="Times New Roman" w:hAnsi="Times New Roman" w:cs="Times New Roman"/>
          <w:sz w:val="24"/>
          <w:szCs w:val="24"/>
        </w:rPr>
        <w:t>Prosedur atau Langkah-langkah dalam metode AHP:</w:t>
      </w:r>
    </w:p>
    <w:p w14:paraId="6BDD1F9D" w14:textId="5040FA18" w:rsidR="000E4D6C" w:rsidRPr="00345389" w:rsidRDefault="000E4D6C" w:rsidP="003B3C7D">
      <w:pPr>
        <w:pStyle w:val="ListParagraph"/>
        <w:numPr>
          <w:ilvl w:val="0"/>
          <w:numId w:val="6"/>
        </w:numPr>
        <w:spacing w:line="360" w:lineRule="auto"/>
        <w:jc w:val="both"/>
        <w:rPr>
          <w:rFonts w:ascii="Times New Roman" w:hAnsi="Times New Roman" w:cs="Times New Roman"/>
          <w:sz w:val="24"/>
          <w:szCs w:val="24"/>
        </w:rPr>
      </w:pPr>
      <w:r w:rsidRPr="00345389">
        <w:rPr>
          <w:rFonts w:ascii="Times New Roman" w:hAnsi="Times New Roman" w:cs="Times New Roman"/>
          <w:sz w:val="24"/>
          <w:szCs w:val="24"/>
        </w:rPr>
        <w:t xml:space="preserve">Mendefinisikan masalah, menentukan solusi dan Menyusun hierarki dari permasalahan yang dihadapi. </w:t>
      </w:r>
    </w:p>
    <w:p w14:paraId="5D061DDF" w14:textId="77777777" w:rsidR="000E4D6C" w:rsidRPr="00345389" w:rsidRDefault="000E4D6C" w:rsidP="003B3C7D">
      <w:pPr>
        <w:pStyle w:val="ListParagraph"/>
        <w:numPr>
          <w:ilvl w:val="0"/>
          <w:numId w:val="6"/>
        </w:numPr>
        <w:spacing w:line="360" w:lineRule="auto"/>
        <w:jc w:val="both"/>
        <w:rPr>
          <w:rFonts w:ascii="Times New Roman" w:hAnsi="Times New Roman" w:cs="Times New Roman"/>
          <w:sz w:val="24"/>
          <w:szCs w:val="24"/>
        </w:rPr>
      </w:pPr>
      <w:r w:rsidRPr="00345389">
        <w:rPr>
          <w:rFonts w:ascii="Times New Roman" w:hAnsi="Times New Roman" w:cs="Times New Roman"/>
          <w:sz w:val="24"/>
          <w:szCs w:val="24"/>
        </w:rPr>
        <w:t xml:space="preserve">Menentukan prioritas dengan membuat perbandingan berpasangan dan merepresentasikan kepentingan relative dan elemen. </w:t>
      </w:r>
    </w:p>
    <w:p w14:paraId="3892486C" w14:textId="0EE9243D" w:rsidR="000E4D6C" w:rsidRPr="00345389" w:rsidRDefault="000E4D6C" w:rsidP="003B3C7D">
      <w:pPr>
        <w:pStyle w:val="ListParagraph"/>
        <w:numPr>
          <w:ilvl w:val="0"/>
          <w:numId w:val="6"/>
        </w:numPr>
        <w:spacing w:line="360" w:lineRule="auto"/>
        <w:jc w:val="both"/>
        <w:rPr>
          <w:rFonts w:ascii="Times New Roman" w:hAnsi="Times New Roman" w:cs="Times New Roman"/>
          <w:sz w:val="24"/>
          <w:szCs w:val="24"/>
        </w:rPr>
      </w:pPr>
      <w:r w:rsidRPr="00345389">
        <w:rPr>
          <w:rFonts w:ascii="Times New Roman" w:hAnsi="Times New Roman" w:cs="Times New Roman"/>
          <w:sz w:val="24"/>
          <w:szCs w:val="24"/>
        </w:rPr>
        <w:t xml:space="preserve">Sintesis, yaitu mempertimbangkan perbandingan berpasangan untuk memperoleh proritas. </w:t>
      </w:r>
    </w:p>
    <w:p w14:paraId="2D7E7A70" w14:textId="1863F939" w:rsidR="000E4D6C" w:rsidRPr="00345389" w:rsidRDefault="000E4D6C" w:rsidP="003B3C7D">
      <w:pPr>
        <w:pStyle w:val="ListParagraph"/>
        <w:numPr>
          <w:ilvl w:val="0"/>
          <w:numId w:val="6"/>
        </w:numPr>
        <w:spacing w:line="360" w:lineRule="auto"/>
        <w:jc w:val="both"/>
        <w:rPr>
          <w:rFonts w:ascii="Times New Roman" w:hAnsi="Times New Roman" w:cs="Times New Roman"/>
          <w:sz w:val="24"/>
          <w:szCs w:val="24"/>
        </w:rPr>
      </w:pPr>
      <w:r w:rsidRPr="00345389">
        <w:rPr>
          <w:rFonts w:ascii="Times New Roman" w:hAnsi="Times New Roman" w:cs="Times New Roman"/>
          <w:sz w:val="24"/>
          <w:szCs w:val="24"/>
        </w:rPr>
        <w:t xml:space="preserve">Mengukur konsistensi. </w:t>
      </w:r>
    </w:p>
    <w:p w14:paraId="43F5A6A8" w14:textId="609E2B40" w:rsidR="000E4D6C" w:rsidRPr="00345389" w:rsidRDefault="000E4D6C" w:rsidP="003B3C7D">
      <w:pPr>
        <w:pStyle w:val="ListParagraph"/>
        <w:numPr>
          <w:ilvl w:val="0"/>
          <w:numId w:val="6"/>
        </w:numPr>
        <w:spacing w:line="360" w:lineRule="auto"/>
        <w:jc w:val="both"/>
        <w:rPr>
          <w:rFonts w:ascii="Times New Roman" w:hAnsi="Times New Roman" w:cs="Times New Roman"/>
          <w:sz w:val="24"/>
          <w:szCs w:val="24"/>
        </w:rPr>
      </w:pPr>
      <w:r w:rsidRPr="00345389">
        <w:rPr>
          <w:rFonts w:ascii="Times New Roman" w:hAnsi="Times New Roman" w:cs="Times New Roman"/>
          <w:sz w:val="24"/>
          <w:szCs w:val="24"/>
        </w:rPr>
        <w:t xml:space="preserve">Menghitung Consistency Index (CI) dengan rumus: CI = (λ maks-n)/n-1, dengan n adalah banyak elemen. </w:t>
      </w:r>
    </w:p>
    <w:p w14:paraId="5166CCC9" w14:textId="2C9058F0" w:rsidR="000E4D6C" w:rsidRPr="00345389" w:rsidRDefault="000E4D6C" w:rsidP="003B3C7D">
      <w:pPr>
        <w:pStyle w:val="ListParagraph"/>
        <w:numPr>
          <w:ilvl w:val="0"/>
          <w:numId w:val="6"/>
        </w:numPr>
        <w:spacing w:line="360" w:lineRule="auto"/>
        <w:jc w:val="both"/>
        <w:rPr>
          <w:rFonts w:ascii="Times New Roman" w:hAnsi="Times New Roman" w:cs="Times New Roman"/>
          <w:sz w:val="24"/>
          <w:szCs w:val="24"/>
        </w:rPr>
      </w:pPr>
      <w:r w:rsidRPr="00345389">
        <w:rPr>
          <w:rFonts w:ascii="Times New Roman" w:hAnsi="Times New Roman" w:cs="Times New Roman"/>
          <w:sz w:val="24"/>
          <w:szCs w:val="24"/>
        </w:rPr>
        <w:t>Menghitung Consistency Ratio (CR) dengan rumus CR = CI / RI, dengan CI = Consistency Index, RI = Random Indeks</w:t>
      </w:r>
    </w:p>
    <w:p w14:paraId="4F65CBEC" w14:textId="1BE1279F" w:rsidR="003C5C93" w:rsidRPr="00345389" w:rsidRDefault="003C5C93" w:rsidP="003B3C7D">
      <w:pPr>
        <w:pStyle w:val="ListParagraph"/>
        <w:numPr>
          <w:ilvl w:val="0"/>
          <w:numId w:val="6"/>
        </w:numPr>
        <w:spacing w:line="360" w:lineRule="auto"/>
        <w:jc w:val="both"/>
        <w:rPr>
          <w:rFonts w:ascii="Times New Roman" w:hAnsi="Times New Roman" w:cs="Times New Roman"/>
          <w:sz w:val="24"/>
          <w:szCs w:val="24"/>
        </w:rPr>
      </w:pPr>
      <w:r w:rsidRPr="00345389">
        <w:rPr>
          <w:rFonts w:ascii="Times New Roman" w:hAnsi="Times New Roman" w:cs="Times New Roman"/>
          <w:sz w:val="24"/>
          <w:szCs w:val="24"/>
        </w:rPr>
        <w:t>Memeriksa konsistensi hierarki</w:t>
      </w:r>
    </w:p>
    <w:p w14:paraId="75301CFB" w14:textId="2CF02C71" w:rsidR="00486494" w:rsidRPr="00345389" w:rsidRDefault="00486494" w:rsidP="003B3C7D">
      <w:pPr>
        <w:pStyle w:val="ListParagraph"/>
        <w:numPr>
          <w:ilvl w:val="2"/>
          <w:numId w:val="2"/>
        </w:numPr>
        <w:spacing w:line="360" w:lineRule="auto"/>
        <w:jc w:val="both"/>
        <w:rPr>
          <w:rFonts w:ascii="Times New Roman" w:hAnsi="Times New Roman" w:cs="Times New Roman"/>
          <w:b/>
          <w:bCs/>
          <w:sz w:val="24"/>
          <w:szCs w:val="24"/>
        </w:rPr>
      </w:pPr>
      <w:r w:rsidRPr="00345389">
        <w:rPr>
          <w:rFonts w:ascii="Times New Roman" w:hAnsi="Times New Roman" w:cs="Times New Roman"/>
          <w:b/>
          <w:bCs/>
          <w:sz w:val="24"/>
          <w:szCs w:val="24"/>
        </w:rPr>
        <w:t>Simple Additive Weighting</w:t>
      </w:r>
    </w:p>
    <w:p w14:paraId="190F3CEA" w14:textId="439FA7D6" w:rsidR="00486494" w:rsidRPr="00345389" w:rsidRDefault="00486494" w:rsidP="003B3C7D">
      <w:pPr>
        <w:spacing w:line="360" w:lineRule="auto"/>
        <w:ind w:firstLine="720"/>
        <w:jc w:val="both"/>
        <w:rPr>
          <w:rFonts w:ascii="Times New Roman" w:hAnsi="Times New Roman" w:cs="Times New Roman"/>
          <w:sz w:val="24"/>
          <w:szCs w:val="24"/>
        </w:rPr>
      </w:pPr>
      <w:r w:rsidRPr="00345389">
        <w:rPr>
          <w:rFonts w:ascii="Times New Roman" w:hAnsi="Times New Roman" w:cs="Times New Roman"/>
          <w:sz w:val="24"/>
          <w:szCs w:val="24"/>
        </w:rPr>
        <w:t xml:space="preserve">Sri Kusumadewi dkk. (2006) Metode Simple Additive Weighting juga dikenal istilah metode penjumlahan terbobot. Konsep dasar metode Simple Additive Weighting (SAW) adalah mencari penjumlahan terbobot dari rating kinerja pada setiap alternatif pada semua atribut. Metode Simple Additive Weighting (SAW) membutuhkan proses </w:t>
      </w:r>
      <w:r w:rsidRPr="00345389">
        <w:rPr>
          <w:rFonts w:ascii="Times New Roman" w:hAnsi="Times New Roman" w:cs="Times New Roman"/>
          <w:sz w:val="24"/>
          <w:szCs w:val="24"/>
        </w:rPr>
        <w:lastRenderedPageBreak/>
        <w:t xml:space="preserve">normalisasi matriks keputusan (X) ke </w:t>
      </w:r>
      <w:r w:rsidR="003F286E" w:rsidRPr="00345389">
        <w:rPr>
          <w:rFonts w:ascii="Times New Roman" w:hAnsi="Times New Roman" w:cs="Times New Roman"/>
          <w:noProof/>
          <w:sz w:val="24"/>
          <w:szCs w:val="24"/>
        </w:rPr>
        <w:drawing>
          <wp:anchor distT="0" distB="0" distL="114300" distR="114300" simplePos="0" relativeHeight="251658240" behindDoc="0" locked="0" layoutInCell="1" allowOverlap="1" wp14:anchorId="2AECBAF4" wp14:editId="5EF6A305">
            <wp:simplePos x="0" y="0"/>
            <wp:positionH relativeFrom="margin">
              <wp:align>left</wp:align>
            </wp:positionH>
            <wp:positionV relativeFrom="paragraph">
              <wp:posOffset>539750</wp:posOffset>
            </wp:positionV>
            <wp:extent cx="5650230" cy="1003300"/>
            <wp:effectExtent l="0" t="0" r="7620" b="6350"/>
            <wp:wrapTopAndBottom/>
            <wp:docPr id="1957865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50230" cy="1003300"/>
                    </a:xfrm>
                    <a:prstGeom prst="rect">
                      <a:avLst/>
                    </a:prstGeom>
                    <a:noFill/>
                  </pic:spPr>
                </pic:pic>
              </a:graphicData>
            </a:graphic>
            <wp14:sizeRelH relativeFrom="margin">
              <wp14:pctWidth>0</wp14:pctWidth>
            </wp14:sizeRelH>
            <wp14:sizeRelV relativeFrom="margin">
              <wp14:pctHeight>0</wp14:pctHeight>
            </wp14:sizeRelV>
          </wp:anchor>
        </w:drawing>
      </w:r>
      <w:r w:rsidRPr="00345389">
        <w:rPr>
          <w:rFonts w:ascii="Times New Roman" w:hAnsi="Times New Roman" w:cs="Times New Roman"/>
          <w:sz w:val="24"/>
          <w:szCs w:val="24"/>
        </w:rPr>
        <w:t>suatu skala yang dapat dibandingkan dengan semua rating alternatif yang ada</w:t>
      </w:r>
    </w:p>
    <w:p w14:paraId="6B3A4061" w14:textId="77777777" w:rsidR="003F286E" w:rsidRPr="00345389" w:rsidRDefault="003F286E" w:rsidP="003B3C7D">
      <w:pPr>
        <w:spacing w:line="360" w:lineRule="auto"/>
        <w:jc w:val="both"/>
        <w:rPr>
          <w:rFonts w:ascii="Times New Roman" w:hAnsi="Times New Roman" w:cs="Times New Roman"/>
          <w:sz w:val="24"/>
          <w:szCs w:val="24"/>
        </w:rPr>
      </w:pPr>
      <w:r w:rsidRPr="00345389">
        <w:rPr>
          <w:rFonts w:ascii="Times New Roman" w:hAnsi="Times New Roman" w:cs="Times New Roman"/>
          <w:sz w:val="24"/>
          <w:szCs w:val="24"/>
        </w:rPr>
        <w:t xml:space="preserve">Keterangan: </w:t>
      </w:r>
    </w:p>
    <w:p w14:paraId="7A995B01" w14:textId="77777777" w:rsidR="003F286E" w:rsidRPr="00345389" w:rsidRDefault="003F286E" w:rsidP="003B3C7D">
      <w:pPr>
        <w:spacing w:line="360" w:lineRule="auto"/>
        <w:ind w:left="720"/>
        <w:jc w:val="both"/>
        <w:rPr>
          <w:rFonts w:ascii="Times New Roman" w:hAnsi="Times New Roman" w:cs="Times New Roman"/>
          <w:sz w:val="24"/>
          <w:szCs w:val="24"/>
        </w:rPr>
      </w:pPr>
      <w:proofErr w:type="gramStart"/>
      <w:r w:rsidRPr="00345389">
        <w:rPr>
          <w:rFonts w:ascii="Times New Roman" w:hAnsi="Times New Roman" w:cs="Times New Roman"/>
          <w:sz w:val="24"/>
          <w:szCs w:val="24"/>
        </w:rPr>
        <w:t>rij :</w:t>
      </w:r>
      <w:proofErr w:type="gramEnd"/>
      <w:r w:rsidRPr="00345389">
        <w:rPr>
          <w:rFonts w:ascii="Times New Roman" w:hAnsi="Times New Roman" w:cs="Times New Roman"/>
          <w:sz w:val="24"/>
          <w:szCs w:val="24"/>
        </w:rPr>
        <w:t xml:space="preserve"> Rating kinerja ternormalisasi dari alternatif Ai pada kriteria Cj. </w:t>
      </w:r>
    </w:p>
    <w:p w14:paraId="40EB7B98" w14:textId="77777777" w:rsidR="003F286E" w:rsidRPr="00345389" w:rsidRDefault="003F286E" w:rsidP="003B3C7D">
      <w:pPr>
        <w:spacing w:line="360" w:lineRule="auto"/>
        <w:ind w:left="720"/>
        <w:jc w:val="both"/>
        <w:rPr>
          <w:rFonts w:ascii="Times New Roman" w:hAnsi="Times New Roman" w:cs="Times New Roman"/>
          <w:sz w:val="24"/>
          <w:szCs w:val="24"/>
        </w:rPr>
      </w:pPr>
      <w:proofErr w:type="gramStart"/>
      <w:r w:rsidRPr="00345389">
        <w:rPr>
          <w:rFonts w:ascii="Times New Roman" w:hAnsi="Times New Roman" w:cs="Times New Roman"/>
          <w:sz w:val="24"/>
          <w:szCs w:val="24"/>
        </w:rPr>
        <w:t>xij :</w:t>
      </w:r>
      <w:proofErr w:type="gramEnd"/>
      <w:r w:rsidRPr="00345389">
        <w:rPr>
          <w:rFonts w:ascii="Times New Roman" w:hAnsi="Times New Roman" w:cs="Times New Roman"/>
          <w:sz w:val="24"/>
          <w:szCs w:val="24"/>
        </w:rPr>
        <w:t xml:space="preserve"> Nilai atribut yang dimiliki setiap kriteria. </w:t>
      </w:r>
    </w:p>
    <w:p w14:paraId="58F23D1C" w14:textId="77777777" w:rsidR="003F286E" w:rsidRPr="00345389" w:rsidRDefault="003F286E" w:rsidP="003B3C7D">
      <w:pPr>
        <w:spacing w:line="360" w:lineRule="auto"/>
        <w:ind w:left="720"/>
        <w:jc w:val="both"/>
        <w:rPr>
          <w:rFonts w:ascii="Times New Roman" w:hAnsi="Times New Roman" w:cs="Times New Roman"/>
          <w:sz w:val="24"/>
          <w:szCs w:val="24"/>
        </w:rPr>
      </w:pPr>
      <w:r w:rsidRPr="00345389">
        <w:rPr>
          <w:rFonts w:ascii="Times New Roman" w:hAnsi="Times New Roman" w:cs="Times New Roman"/>
          <w:sz w:val="24"/>
          <w:szCs w:val="24"/>
        </w:rPr>
        <w:t xml:space="preserve">Max </w:t>
      </w:r>
      <w:proofErr w:type="gramStart"/>
      <w:r w:rsidRPr="00345389">
        <w:rPr>
          <w:rFonts w:ascii="Times New Roman" w:hAnsi="Times New Roman" w:cs="Times New Roman"/>
          <w:sz w:val="24"/>
          <w:szCs w:val="24"/>
        </w:rPr>
        <w:t>xij :</w:t>
      </w:r>
      <w:proofErr w:type="gramEnd"/>
      <w:r w:rsidRPr="00345389">
        <w:rPr>
          <w:rFonts w:ascii="Times New Roman" w:hAnsi="Times New Roman" w:cs="Times New Roman"/>
          <w:sz w:val="24"/>
          <w:szCs w:val="24"/>
        </w:rPr>
        <w:t xml:space="preserve"> Nilai terbesar jika yang dicari adalah atribut keuntungan atau nilai tertinggi. </w:t>
      </w:r>
    </w:p>
    <w:p w14:paraId="4C054300" w14:textId="24F15262" w:rsidR="003F286E" w:rsidRPr="00345389" w:rsidRDefault="003F286E" w:rsidP="003B3C7D">
      <w:pPr>
        <w:spacing w:line="360" w:lineRule="auto"/>
        <w:ind w:left="720"/>
        <w:jc w:val="both"/>
        <w:rPr>
          <w:rFonts w:ascii="Times New Roman" w:hAnsi="Times New Roman" w:cs="Times New Roman"/>
          <w:sz w:val="24"/>
          <w:szCs w:val="24"/>
        </w:rPr>
      </w:pPr>
      <w:r w:rsidRPr="00345389">
        <w:rPr>
          <w:rFonts w:ascii="Times New Roman" w:hAnsi="Times New Roman" w:cs="Times New Roman"/>
          <w:sz w:val="24"/>
          <w:szCs w:val="24"/>
        </w:rPr>
        <w:t xml:space="preserve">Min </w:t>
      </w:r>
      <w:proofErr w:type="gramStart"/>
      <w:r w:rsidRPr="00345389">
        <w:rPr>
          <w:rFonts w:ascii="Times New Roman" w:hAnsi="Times New Roman" w:cs="Times New Roman"/>
          <w:sz w:val="24"/>
          <w:szCs w:val="24"/>
        </w:rPr>
        <w:t>xij :</w:t>
      </w:r>
      <w:proofErr w:type="gramEnd"/>
      <w:r w:rsidRPr="00345389">
        <w:rPr>
          <w:rFonts w:ascii="Times New Roman" w:hAnsi="Times New Roman" w:cs="Times New Roman"/>
          <w:sz w:val="24"/>
          <w:szCs w:val="24"/>
        </w:rPr>
        <w:t xml:space="preserve"> Nilai terkecil jika yang dicari adalah biaya atau nilai terendah.</w:t>
      </w:r>
    </w:p>
    <w:p w14:paraId="33485F6C" w14:textId="4316DA3F" w:rsidR="0060290E" w:rsidRPr="00345389" w:rsidRDefault="0060290E" w:rsidP="003B3C7D">
      <w:pPr>
        <w:spacing w:line="360" w:lineRule="auto"/>
        <w:jc w:val="both"/>
        <w:rPr>
          <w:rFonts w:ascii="Times New Roman" w:hAnsi="Times New Roman" w:cs="Times New Roman"/>
          <w:sz w:val="24"/>
          <w:szCs w:val="24"/>
        </w:rPr>
      </w:pPr>
      <w:r w:rsidRPr="00345389">
        <w:rPr>
          <w:rFonts w:ascii="Times New Roman" w:hAnsi="Times New Roman" w:cs="Times New Roman"/>
          <w:noProof/>
          <w:sz w:val="24"/>
          <w:szCs w:val="24"/>
        </w:rPr>
        <w:drawing>
          <wp:anchor distT="0" distB="0" distL="114300" distR="114300" simplePos="0" relativeHeight="251659264" behindDoc="0" locked="0" layoutInCell="1" allowOverlap="1" wp14:anchorId="031463EB" wp14:editId="57F90530">
            <wp:simplePos x="0" y="0"/>
            <wp:positionH relativeFrom="column">
              <wp:posOffset>393700</wp:posOffset>
            </wp:positionH>
            <wp:positionV relativeFrom="paragraph">
              <wp:posOffset>266700</wp:posOffset>
            </wp:positionV>
            <wp:extent cx="3225966" cy="571529"/>
            <wp:effectExtent l="0" t="0" r="0" b="0"/>
            <wp:wrapTopAndBottom/>
            <wp:docPr id="1519409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409698" name=""/>
                    <pic:cNvPicPr/>
                  </pic:nvPicPr>
                  <pic:blipFill>
                    <a:blip r:embed="rId11">
                      <a:extLst>
                        <a:ext uri="{28A0092B-C50C-407E-A947-70E740481C1C}">
                          <a14:useLocalDpi xmlns:a14="http://schemas.microsoft.com/office/drawing/2010/main" val="0"/>
                        </a:ext>
                      </a:extLst>
                    </a:blip>
                    <a:stretch>
                      <a:fillRect/>
                    </a:stretch>
                  </pic:blipFill>
                  <pic:spPr>
                    <a:xfrm>
                      <a:off x="0" y="0"/>
                      <a:ext cx="3225966" cy="571529"/>
                    </a:xfrm>
                    <a:prstGeom prst="rect">
                      <a:avLst/>
                    </a:prstGeom>
                  </pic:spPr>
                </pic:pic>
              </a:graphicData>
            </a:graphic>
          </wp:anchor>
        </w:drawing>
      </w:r>
      <w:r w:rsidRPr="00345389">
        <w:rPr>
          <w:rFonts w:ascii="Times New Roman" w:hAnsi="Times New Roman" w:cs="Times New Roman"/>
          <w:sz w:val="24"/>
          <w:szCs w:val="24"/>
        </w:rPr>
        <w:t>Nilai preferensi untuk setiap alternatif (Vi) diberikan sebagai:</w:t>
      </w:r>
    </w:p>
    <w:p w14:paraId="04031EC7" w14:textId="77777777" w:rsidR="0060290E" w:rsidRPr="00345389" w:rsidRDefault="0060290E" w:rsidP="003B3C7D">
      <w:pPr>
        <w:spacing w:line="360" w:lineRule="auto"/>
        <w:jc w:val="both"/>
        <w:rPr>
          <w:rFonts w:ascii="Times New Roman" w:hAnsi="Times New Roman" w:cs="Times New Roman"/>
          <w:sz w:val="24"/>
          <w:szCs w:val="24"/>
        </w:rPr>
      </w:pPr>
      <w:r w:rsidRPr="00345389">
        <w:rPr>
          <w:rFonts w:ascii="Times New Roman" w:hAnsi="Times New Roman" w:cs="Times New Roman"/>
          <w:sz w:val="24"/>
          <w:szCs w:val="24"/>
        </w:rPr>
        <w:t xml:space="preserve">Keterangan: </w:t>
      </w:r>
    </w:p>
    <w:p w14:paraId="5EF95110" w14:textId="77777777" w:rsidR="0060290E" w:rsidRPr="00345389" w:rsidRDefault="0060290E" w:rsidP="003B3C7D">
      <w:pPr>
        <w:spacing w:line="360" w:lineRule="auto"/>
        <w:ind w:left="720"/>
        <w:jc w:val="both"/>
        <w:rPr>
          <w:rFonts w:ascii="Times New Roman" w:hAnsi="Times New Roman" w:cs="Times New Roman"/>
          <w:sz w:val="24"/>
          <w:szCs w:val="24"/>
        </w:rPr>
      </w:pPr>
      <w:proofErr w:type="gramStart"/>
      <w:r w:rsidRPr="00345389">
        <w:rPr>
          <w:rFonts w:ascii="Times New Roman" w:hAnsi="Times New Roman" w:cs="Times New Roman"/>
          <w:sz w:val="24"/>
          <w:szCs w:val="24"/>
        </w:rPr>
        <w:t>Vi :</w:t>
      </w:r>
      <w:proofErr w:type="gramEnd"/>
      <w:r w:rsidRPr="00345389">
        <w:rPr>
          <w:rFonts w:ascii="Times New Roman" w:hAnsi="Times New Roman" w:cs="Times New Roman"/>
          <w:sz w:val="24"/>
          <w:szCs w:val="24"/>
        </w:rPr>
        <w:t xml:space="preserve"> Ranking untuk setiap alternatif. </w:t>
      </w:r>
    </w:p>
    <w:p w14:paraId="4990BB0C" w14:textId="77777777" w:rsidR="0060290E" w:rsidRPr="00345389" w:rsidRDefault="0060290E" w:rsidP="003B3C7D">
      <w:pPr>
        <w:spacing w:line="360" w:lineRule="auto"/>
        <w:ind w:left="720"/>
        <w:jc w:val="both"/>
        <w:rPr>
          <w:rFonts w:ascii="Times New Roman" w:hAnsi="Times New Roman" w:cs="Times New Roman"/>
          <w:sz w:val="24"/>
          <w:szCs w:val="24"/>
        </w:rPr>
      </w:pPr>
      <w:proofErr w:type="gramStart"/>
      <w:r w:rsidRPr="00345389">
        <w:rPr>
          <w:rFonts w:ascii="Times New Roman" w:hAnsi="Times New Roman" w:cs="Times New Roman"/>
          <w:sz w:val="24"/>
          <w:szCs w:val="24"/>
        </w:rPr>
        <w:t>Wj :</w:t>
      </w:r>
      <w:proofErr w:type="gramEnd"/>
      <w:r w:rsidRPr="00345389">
        <w:rPr>
          <w:rFonts w:ascii="Times New Roman" w:hAnsi="Times New Roman" w:cs="Times New Roman"/>
          <w:sz w:val="24"/>
          <w:szCs w:val="24"/>
        </w:rPr>
        <w:t xml:space="preserve"> Nilai bobot dari setiap kriteria. </w:t>
      </w:r>
    </w:p>
    <w:p w14:paraId="4009DCB0" w14:textId="77777777" w:rsidR="0060290E" w:rsidRPr="00345389" w:rsidRDefault="0060290E" w:rsidP="003B3C7D">
      <w:pPr>
        <w:spacing w:line="360" w:lineRule="auto"/>
        <w:ind w:left="720"/>
        <w:jc w:val="both"/>
        <w:rPr>
          <w:rFonts w:ascii="Times New Roman" w:hAnsi="Times New Roman" w:cs="Times New Roman"/>
          <w:sz w:val="24"/>
          <w:szCs w:val="24"/>
        </w:rPr>
      </w:pPr>
      <w:proofErr w:type="gramStart"/>
      <w:r w:rsidRPr="00345389">
        <w:rPr>
          <w:rFonts w:ascii="Times New Roman" w:hAnsi="Times New Roman" w:cs="Times New Roman"/>
          <w:sz w:val="24"/>
          <w:szCs w:val="24"/>
        </w:rPr>
        <w:t>rij :</w:t>
      </w:r>
      <w:proofErr w:type="gramEnd"/>
      <w:r w:rsidRPr="00345389">
        <w:rPr>
          <w:rFonts w:ascii="Times New Roman" w:hAnsi="Times New Roman" w:cs="Times New Roman"/>
          <w:sz w:val="24"/>
          <w:szCs w:val="24"/>
        </w:rPr>
        <w:t xml:space="preserve"> Nilai rating kinerja. </w:t>
      </w:r>
    </w:p>
    <w:p w14:paraId="6B774040" w14:textId="5064A48F" w:rsidR="0060290E" w:rsidRPr="00345389" w:rsidRDefault="0060290E" w:rsidP="003B3C7D">
      <w:pPr>
        <w:spacing w:line="360" w:lineRule="auto"/>
        <w:jc w:val="both"/>
        <w:rPr>
          <w:rFonts w:ascii="Times New Roman" w:hAnsi="Times New Roman" w:cs="Times New Roman"/>
          <w:sz w:val="24"/>
          <w:szCs w:val="24"/>
        </w:rPr>
      </w:pPr>
      <w:r w:rsidRPr="00345389">
        <w:rPr>
          <w:rFonts w:ascii="Times New Roman" w:hAnsi="Times New Roman" w:cs="Times New Roman"/>
          <w:sz w:val="24"/>
          <w:szCs w:val="24"/>
        </w:rPr>
        <w:t>Nilai Vi yang lebih besar mengindikasikan bahwa alternatif Ai lebih terpilih</w:t>
      </w:r>
    </w:p>
    <w:p w14:paraId="24FCCEBA" w14:textId="77777777" w:rsidR="00B30A9D" w:rsidRPr="00345389" w:rsidRDefault="00B30A9D" w:rsidP="003B3C7D">
      <w:pPr>
        <w:spacing w:line="360" w:lineRule="auto"/>
        <w:jc w:val="both"/>
        <w:rPr>
          <w:rFonts w:ascii="Times New Roman" w:hAnsi="Times New Roman" w:cs="Times New Roman"/>
          <w:sz w:val="24"/>
          <w:szCs w:val="24"/>
        </w:rPr>
      </w:pPr>
      <w:r w:rsidRPr="00345389">
        <w:rPr>
          <w:rFonts w:ascii="Times New Roman" w:hAnsi="Times New Roman" w:cs="Times New Roman"/>
          <w:sz w:val="24"/>
          <w:szCs w:val="24"/>
        </w:rPr>
        <w:t xml:space="preserve">Langkah penyelesaian menggunakan metode Simple Additive Weighting: </w:t>
      </w:r>
    </w:p>
    <w:p w14:paraId="00C403FE" w14:textId="77777777" w:rsidR="00B30A9D" w:rsidRPr="00345389" w:rsidRDefault="00B30A9D" w:rsidP="003B3C7D">
      <w:pPr>
        <w:pStyle w:val="ListParagraph"/>
        <w:numPr>
          <w:ilvl w:val="0"/>
          <w:numId w:val="7"/>
        </w:numPr>
        <w:spacing w:line="360" w:lineRule="auto"/>
        <w:jc w:val="both"/>
        <w:rPr>
          <w:rFonts w:ascii="Times New Roman" w:hAnsi="Times New Roman" w:cs="Times New Roman"/>
          <w:sz w:val="24"/>
          <w:szCs w:val="24"/>
        </w:rPr>
      </w:pPr>
      <w:r w:rsidRPr="00345389">
        <w:rPr>
          <w:rFonts w:ascii="Times New Roman" w:hAnsi="Times New Roman" w:cs="Times New Roman"/>
          <w:sz w:val="24"/>
          <w:szCs w:val="24"/>
        </w:rPr>
        <w:t xml:space="preserve">Menentukan kriteria yang dijadikan acuan pengambilan keputusan. </w:t>
      </w:r>
    </w:p>
    <w:p w14:paraId="295E1D2B" w14:textId="77777777" w:rsidR="00B30A9D" w:rsidRPr="00345389" w:rsidRDefault="00B30A9D" w:rsidP="003B3C7D">
      <w:pPr>
        <w:pStyle w:val="ListParagraph"/>
        <w:numPr>
          <w:ilvl w:val="0"/>
          <w:numId w:val="7"/>
        </w:numPr>
        <w:spacing w:line="360" w:lineRule="auto"/>
        <w:jc w:val="both"/>
        <w:rPr>
          <w:rFonts w:ascii="Times New Roman" w:hAnsi="Times New Roman" w:cs="Times New Roman"/>
          <w:sz w:val="24"/>
          <w:szCs w:val="24"/>
        </w:rPr>
      </w:pPr>
      <w:r w:rsidRPr="00345389">
        <w:rPr>
          <w:rFonts w:ascii="Times New Roman" w:hAnsi="Times New Roman" w:cs="Times New Roman"/>
          <w:sz w:val="24"/>
          <w:szCs w:val="24"/>
        </w:rPr>
        <w:t xml:space="preserve">Menentukan rating kecocokan setiap alternatif pada setiap kriteria. </w:t>
      </w:r>
    </w:p>
    <w:p w14:paraId="5E46A1CC" w14:textId="77777777" w:rsidR="00B30A9D" w:rsidRPr="00345389" w:rsidRDefault="00B30A9D" w:rsidP="003B3C7D">
      <w:pPr>
        <w:pStyle w:val="ListParagraph"/>
        <w:numPr>
          <w:ilvl w:val="0"/>
          <w:numId w:val="7"/>
        </w:numPr>
        <w:spacing w:line="360" w:lineRule="auto"/>
        <w:jc w:val="both"/>
        <w:rPr>
          <w:rFonts w:ascii="Times New Roman" w:hAnsi="Times New Roman" w:cs="Times New Roman"/>
          <w:sz w:val="24"/>
          <w:szCs w:val="24"/>
        </w:rPr>
      </w:pPr>
      <w:r w:rsidRPr="00345389">
        <w:rPr>
          <w:rFonts w:ascii="Times New Roman" w:hAnsi="Times New Roman" w:cs="Times New Roman"/>
          <w:sz w:val="24"/>
          <w:szCs w:val="24"/>
        </w:rPr>
        <w:lastRenderedPageBreak/>
        <w:t xml:space="preserve">Membuat matriks keputusan X berdasarkan kriteria, kemudian melakukan normalisasi matriks X berdasarkan persamaan yang disesuaikan dengan jenis atribut sehingga diperoleh matriks ternormalisasi R. </w:t>
      </w:r>
    </w:p>
    <w:p w14:paraId="24E15918" w14:textId="091A4EF0" w:rsidR="00B30A9D" w:rsidRPr="00345389" w:rsidRDefault="00B30A9D" w:rsidP="003B3C7D">
      <w:pPr>
        <w:pStyle w:val="ListParagraph"/>
        <w:numPr>
          <w:ilvl w:val="0"/>
          <w:numId w:val="7"/>
        </w:numPr>
        <w:spacing w:line="360" w:lineRule="auto"/>
        <w:jc w:val="both"/>
        <w:rPr>
          <w:rFonts w:ascii="Times New Roman" w:hAnsi="Times New Roman" w:cs="Times New Roman"/>
          <w:sz w:val="24"/>
          <w:szCs w:val="24"/>
        </w:rPr>
      </w:pPr>
      <w:r w:rsidRPr="00345389">
        <w:rPr>
          <w:rFonts w:ascii="Times New Roman" w:hAnsi="Times New Roman" w:cs="Times New Roman"/>
          <w:sz w:val="24"/>
          <w:szCs w:val="24"/>
        </w:rPr>
        <w:t>Hasil akhir diperoleh dari proses perangkingan yaitu penjumlahan dari perkalian matrik ternormalisasi R dengan vector bobot (Matriks W) sehingga diperoleh nilai terbesar yang dipilih sebagai alternatif terbaik sebagai solusi</w:t>
      </w:r>
    </w:p>
    <w:p w14:paraId="4B5867CA" w14:textId="027BC764" w:rsidR="00EF1C1E" w:rsidRPr="00345389" w:rsidRDefault="00EF1C1E" w:rsidP="003B3C7D">
      <w:pPr>
        <w:spacing w:line="360" w:lineRule="auto"/>
        <w:jc w:val="both"/>
        <w:rPr>
          <w:rFonts w:ascii="Times New Roman" w:hAnsi="Times New Roman" w:cs="Times New Roman"/>
          <w:b/>
          <w:bCs/>
          <w:sz w:val="24"/>
          <w:szCs w:val="24"/>
        </w:rPr>
      </w:pPr>
      <w:r w:rsidRPr="00345389">
        <w:rPr>
          <w:rFonts w:ascii="Times New Roman" w:hAnsi="Times New Roman" w:cs="Times New Roman"/>
          <w:sz w:val="24"/>
          <w:szCs w:val="24"/>
        </w:rPr>
        <w:t>Kelebihan dari model Simple Additive Weighting dibandingkan dengan model pengambilan keputusan yang lain terletak pada kemampuannya untuk melakukan penilaian secara lebih tepat karena didasarkan pada nilai kriteria dan bobot preferensi yang sudah ditentukan, selain itu SAW juga dapat menyeleksi alternatif terbaik dari sejumlah alternatif yang ada karena adanya proses perankingan setelah menentukan nilai bobot untuk setiap atribut.</w:t>
      </w:r>
    </w:p>
    <w:p w14:paraId="138849E2" w14:textId="3F70C066" w:rsidR="00341502" w:rsidRPr="00345389" w:rsidRDefault="00341502" w:rsidP="003B3C7D">
      <w:pPr>
        <w:pStyle w:val="ListParagraph"/>
        <w:numPr>
          <w:ilvl w:val="1"/>
          <w:numId w:val="2"/>
        </w:numPr>
        <w:spacing w:line="360" w:lineRule="auto"/>
        <w:jc w:val="both"/>
        <w:rPr>
          <w:rFonts w:ascii="Times New Roman" w:hAnsi="Times New Roman" w:cs="Times New Roman"/>
          <w:b/>
          <w:bCs/>
          <w:sz w:val="24"/>
          <w:szCs w:val="24"/>
        </w:rPr>
      </w:pPr>
      <w:r w:rsidRPr="00345389">
        <w:rPr>
          <w:rFonts w:ascii="Times New Roman" w:hAnsi="Times New Roman" w:cs="Times New Roman"/>
          <w:b/>
          <w:bCs/>
          <w:sz w:val="24"/>
          <w:szCs w:val="24"/>
        </w:rPr>
        <w:t xml:space="preserve"> </w:t>
      </w:r>
      <w:commentRangeStart w:id="3"/>
      <w:r w:rsidR="00D11269" w:rsidRPr="00345389">
        <w:rPr>
          <w:rFonts w:ascii="Times New Roman" w:hAnsi="Times New Roman" w:cs="Times New Roman"/>
          <w:b/>
          <w:bCs/>
          <w:sz w:val="24"/>
          <w:szCs w:val="24"/>
        </w:rPr>
        <w:t xml:space="preserve">Sekolah Menengah Kejururan </w:t>
      </w:r>
      <w:proofErr w:type="gramStart"/>
      <w:r w:rsidR="00D11269" w:rsidRPr="00345389">
        <w:rPr>
          <w:rFonts w:ascii="Times New Roman" w:hAnsi="Times New Roman" w:cs="Times New Roman"/>
          <w:b/>
          <w:bCs/>
          <w:sz w:val="24"/>
          <w:szCs w:val="24"/>
        </w:rPr>
        <w:t>( SMK</w:t>
      </w:r>
      <w:proofErr w:type="gramEnd"/>
      <w:r w:rsidR="00D11269" w:rsidRPr="00345389">
        <w:rPr>
          <w:rFonts w:ascii="Times New Roman" w:hAnsi="Times New Roman" w:cs="Times New Roman"/>
          <w:b/>
          <w:bCs/>
          <w:sz w:val="24"/>
          <w:szCs w:val="24"/>
        </w:rPr>
        <w:t xml:space="preserve"> )</w:t>
      </w:r>
      <w:commentRangeEnd w:id="3"/>
      <w:r w:rsidR="008649F4">
        <w:rPr>
          <w:rStyle w:val="CommentReference"/>
        </w:rPr>
        <w:commentReference w:id="3"/>
      </w:r>
    </w:p>
    <w:p w14:paraId="6DAC0904" w14:textId="756E226F" w:rsidR="00D11269" w:rsidRPr="00345389" w:rsidRDefault="00D11269" w:rsidP="003B3C7D">
      <w:pPr>
        <w:spacing w:line="360" w:lineRule="auto"/>
        <w:ind w:firstLine="360"/>
        <w:jc w:val="both"/>
        <w:rPr>
          <w:rFonts w:ascii="Times New Roman" w:hAnsi="Times New Roman" w:cs="Times New Roman"/>
          <w:sz w:val="24"/>
          <w:szCs w:val="24"/>
        </w:rPr>
      </w:pPr>
      <w:r w:rsidRPr="00345389">
        <w:rPr>
          <w:rFonts w:ascii="Times New Roman" w:hAnsi="Times New Roman" w:cs="Times New Roman"/>
          <w:sz w:val="24"/>
          <w:szCs w:val="24"/>
        </w:rPr>
        <w:t xml:space="preserve">Pengertian pendidikan menurut beberapa ahli pendidikan seperti yang dikutip Yanto (2005) </w:t>
      </w:r>
      <w:proofErr w:type="gramStart"/>
      <w:r w:rsidRPr="00345389">
        <w:rPr>
          <w:rFonts w:ascii="Times New Roman" w:hAnsi="Times New Roman" w:cs="Times New Roman"/>
          <w:sz w:val="24"/>
          <w:szCs w:val="24"/>
        </w:rPr>
        <w:t>yaitu :</w:t>
      </w:r>
      <w:proofErr w:type="gramEnd"/>
      <w:r w:rsidRPr="00345389">
        <w:rPr>
          <w:rFonts w:ascii="Times New Roman" w:hAnsi="Times New Roman" w:cs="Times New Roman"/>
          <w:sz w:val="24"/>
          <w:szCs w:val="24"/>
        </w:rPr>
        <w:t xml:space="preserve"> (a). Smith Sughes Act, memberikan pengertian bahwa pendidikan kejuruan adalah pendidikan khusus yang program-programnya dipilih untuk siapapun yang tertarik untuk mempersiapkan diri bekerja sendiri / bekerja sebagai bagian dari kelompok. (b). Ralph C Wenrich, membedakan istilah pendidikan kejuruan adalah bentuk pendidikan persiapan untuk bekerja yang dilakukan di sekolah menengah. Pendidikan profesional adalah pendidikan persiapan kerja yang dilakukan perguruan tinggi. (c). Thomas H. Arcy, memberikan pengertian pendidikan kejuruan sebagai program-program pendidikan yang terorganisasi yang berhungungan langsung dengan persiapan individu untuk bekerja mendapatkan upah ataupun bekerja tanpa upah atau persiapan tambahan suatu karir. (d). Bradley. Curtis H. dan Friendenberg, memberikan pengertian pendidikan kejuruan adalah training atau retraining mengenai persiapan siswa dalam bentuk pengetahuan, ketrampilan dan sikap yang diperlukan untuk dapat </w:t>
      </w:r>
      <w:r w:rsidRPr="00345389">
        <w:rPr>
          <w:rFonts w:ascii="Times New Roman" w:hAnsi="Times New Roman" w:cs="Times New Roman"/>
          <w:sz w:val="24"/>
          <w:szCs w:val="24"/>
        </w:rPr>
        <w:lastRenderedPageBreak/>
        <w:t>kerja dan memperbaharui keahlian serta pengembangan lanjut dalam pekerjaan sebelum tingkat sarjana muda</w:t>
      </w:r>
    </w:p>
    <w:p w14:paraId="56C97C77" w14:textId="072E9DE6" w:rsidR="00532995" w:rsidRPr="00345389" w:rsidRDefault="00532995" w:rsidP="003B3C7D">
      <w:pPr>
        <w:spacing w:line="360" w:lineRule="auto"/>
        <w:ind w:firstLine="360"/>
        <w:jc w:val="both"/>
        <w:rPr>
          <w:rFonts w:ascii="Times New Roman" w:hAnsi="Times New Roman" w:cs="Times New Roman"/>
          <w:sz w:val="24"/>
          <w:szCs w:val="24"/>
        </w:rPr>
      </w:pPr>
      <w:r w:rsidRPr="00345389">
        <w:rPr>
          <w:rFonts w:ascii="Times New Roman" w:hAnsi="Times New Roman" w:cs="Times New Roman"/>
          <w:sz w:val="24"/>
          <w:szCs w:val="24"/>
        </w:rPr>
        <w:t>Berdasarkan pengertian di atas dapat dikemukakan bahwa Sekolah Menengah kejuruan (SMK) adalah sekolah yang mengembangkan dan melanjutkan pendidikan dasar dan mempersiapkan peserta didiknya untuk dapat bekerja, baik bekerja sendiri atau bekerja sebagai bagian dari suatu kelompok sesuai bidangnya masing-masing</w:t>
      </w:r>
    </w:p>
    <w:p w14:paraId="57CBAEB5" w14:textId="621B81CB" w:rsidR="00424DD8" w:rsidRPr="00345389" w:rsidRDefault="00424DD8" w:rsidP="003B3C7D">
      <w:pPr>
        <w:spacing w:line="360" w:lineRule="auto"/>
        <w:ind w:firstLine="360"/>
        <w:jc w:val="both"/>
        <w:rPr>
          <w:rFonts w:ascii="Times New Roman" w:hAnsi="Times New Roman" w:cs="Times New Roman"/>
          <w:sz w:val="24"/>
          <w:szCs w:val="24"/>
        </w:rPr>
      </w:pPr>
      <w:r w:rsidRPr="00345389">
        <w:rPr>
          <w:rFonts w:ascii="Times New Roman" w:hAnsi="Times New Roman" w:cs="Times New Roman"/>
          <w:sz w:val="24"/>
          <w:szCs w:val="24"/>
        </w:rPr>
        <w:t>Sekolah kejuruan mempunyai misi utama untuk menyiapkan siswanya untuk memasuki lapangan kerja. Dengan demikian keberadaan SMK diharapkan mampu menghasilkan tenaga kerja tingkat menengah yang siap pakai, dengan kata lain SMK dituntut menghasilkan lulusan yang siap kerja.</w:t>
      </w:r>
    </w:p>
    <w:p w14:paraId="0422980D" w14:textId="3EFA830C" w:rsidR="00331F8B" w:rsidRPr="00345389" w:rsidRDefault="00331F8B" w:rsidP="003B3C7D">
      <w:pPr>
        <w:spacing w:line="360" w:lineRule="auto"/>
        <w:ind w:firstLine="360"/>
        <w:jc w:val="both"/>
        <w:rPr>
          <w:rFonts w:ascii="Times New Roman" w:hAnsi="Times New Roman" w:cs="Times New Roman"/>
          <w:sz w:val="24"/>
          <w:szCs w:val="24"/>
        </w:rPr>
      </w:pPr>
      <w:r w:rsidRPr="00345389">
        <w:rPr>
          <w:rFonts w:ascii="Times New Roman" w:hAnsi="Times New Roman" w:cs="Times New Roman"/>
          <w:sz w:val="24"/>
          <w:szCs w:val="24"/>
        </w:rPr>
        <w:t>Berdasarkan pendapat di atas dapat disimpulkan bahwa keberhasilan pendidikan kejuruan dapat dilihat melalui penampilan lulusan pada dunia kerja. Disamping itu pendidikan kejuruan diharapkan mampu membekali siswanya dengan pengetahuan, ketrampilan, sikap dan nilai-nilai sehingga menghasilkan kecakapan tertentu dengan kata lain menjadikan siswanya menjadi tenaga siap pakai dalam menghadapi dunia kerja.</w:t>
      </w:r>
    </w:p>
    <w:p w14:paraId="7F77D6D4" w14:textId="5E95AC11" w:rsidR="00975CD9" w:rsidRPr="00345389" w:rsidRDefault="00975CD9" w:rsidP="003B3C7D">
      <w:pPr>
        <w:spacing w:line="360" w:lineRule="auto"/>
        <w:ind w:firstLine="360"/>
        <w:jc w:val="both"/>
        <w:rPr>
          <w:rFonts w:ascii="Times New Roman" w:hAnsi="Times New Roman" w:cs="Times New Roman"/>
          <w:sz w:val="24"/>
          <w:szCs w:val="24"/>
        </w:rPr>
      </w:pPr>
      <w:r w:rsidRPr="00345389">
        <w:rPr>
          <w:rFonts w:ascii="Times New Roman" w:hAnsi="Times New Roman" w:cs="Times New Roman"/>
          <w:sz w:val="24"/>
          <w:szCs w:val="24"/>
        </w:rPr>
        <w:t>Berdasarkan beberapa pendapat di atas dapat disimpulkan bahwa Sekolah Menengah Kejuruan (SMK) merupakan salah satu lembaga pendidikan kejuruan yang memiliki tugas mempersiapkan peserta didiknya dengan membekali pengetahuan dan keterampilan untuk dapat bekerja sesuai dengan kompetensi dan program keahlian, memiliki daya adaptasi dan daya saing yang tinggi untuk memasuki lapangan kerja. Pendidikan kejuruan tidak hanya menyiapkan ketrampilan saja, tetapi juga menyiapkan sikap, kebiasaan serta nilainilai yang di perlukan untuk terjun ke dunia kerja. Tuntutan dunia kerja yang pada dasarnya membutuhkan tenaga kerja yang berkualitas yang tidak hanya mengutamakan ketrampilan saja, akan tetapi juga memperhatikan sikap terhadap dunia kerja seperti tanggung jawab, disiplin, kejujuran, dan lain-lain</w:t>
      </w:r>
    </w:p>
    <w:p w14:paraId="69B64A9F" w14:textId="657B8F75" w:rsidR="00D11269" w:rsidRPr="00345389" w:rsidRDefault="00D11269" w:rsidP="003B3C7D">
      <w:pPr>
        <w:pStyle w:val="ListParagraph"/>
        <w:numPr>
          <w:ilvl w:val="1"/>
          <w:numId w:val="2"/>
        </w:numPr>
        <w:spacing w:line="360" w:lineRule="auto"/>
        <w:jc w:val="both"/>
        <w:rPr>
          <w:rFonts w:ascii="Times New Roman" w:hAnsi="Times New Roman" w:cs="Times New Roman"/>
          <w:b/>
          <w:bCs/>
          <w:sz w:val="24"/>
          <w:szCs w:val="24"/>
        </w:rPr>
      </w:pPr>
      <w:r w:rsidRPr="00345389">
        <w:rPr>
          <w:rFonts w:ascii="Times New Roman" w:hAnsi="Times New Roman" w:cs="Times New Roman"/>
          <w:b/>
          <w:bCs/>
          <w:sz w:val="24"/>
          <w:szCs w:val="24"/>
        </w:rPr>
        <w:t xml:space="preserve"> Multimedia</w:t>
      </w:r>
    </w:p>
    <w:p w14:paraId="5DEFB024" w14:textId="77777777" w:rsidR="00341502" w:rsidRPr="00345389" w:rsidRDefault="00341502" w:rsidP="003B3C7D">
      <w:pPr>
        <w:spacing w:line="360" w:lineRule="auto"/>
        <w:ind w:firstLine="360"/>
        <w:jc w:val="both"/>
        <w:rPr>
          <w:rFonts w:ascii="Times New Roman" w:hAnsi="Times New Roman" w:cs="Times New Roman"/>
          <w:sz w:val="24"/>
          <w:szCs w:val="24"/>
        </w:rPr>
      </w:pPr>
      <w:r w:rsidRPr="00345389">
        <w:rPr>
          <w:rFonts w:ascii="Times New Roman" w:hAnsi="Times New Roman" w:cs="Times New Roman"/>
          <w:sz w:val="24"/>
          <w:szCs w:val="24"/>
        </w:rPr>
        <w:lastRenderedPageBreak/>
        <w:t xml:space="preserve">Kata multimedia terdiri dari dua kata yaitu multi dan media, jika dipisahkan maka dapat diartikan, multi adalah kata dari bahasa latin yaitu nouns yang memiliki arti banyak. Sedangkan media adalah kata dari bahasa latin yaitu medium yang memiliki arti perantara atau sesuatu yang digunakan untuk menyampaikan, menghantarkan, atau membawa sesuatu. Berdasarkan arti dua kata multi dan media tersebut, dapat kita artikan multimedia adalah perpaduan bermacam-macam media seperti teks, animasi, gambar, video dan lain lain, kemudian disatukan berbentuk file digital dengan bantuan komputer yang berguna untuk menyampaikan informasi atau pesan. (Munir, 2015:2) Menurut Vaughan (2008:1), multimedia merupakan kombinasi berbagai media kemudian disampaikan menggunakan komputer atau peralatan elektronik dan digital. Multimedia dapat memiliki arti sebagai penggunaan sejumlah media berbeda yang disatukan sebagai alat untuk menyampaikan pesan atau informasi dalam bentuk teks, grafis, audio, animasi maupun video (Rusman, dkk 2011:71). </w:t>
      </w:r>
    </w:p>
    <w:p w14:paraId="6FD84632" w14:textId="2112811B" w:rsidR="00341502" w:rsidRDefault="00341502" w:rsidP="003B3C7D">
      <w:pPr>
        <w:spacing w:line="360" w:lineRule="auto"/>
        <w:ind w:firstLine="360"/>
        <w:jc w:val="both"/>
        <w:rPr>
          <w:rFonts w:ascii="Times New Roman" w:hAnsi="Times New Roman" w:cs="Times New Roman"/>
          <w:sz w:val="24"/>
          <w:szCs w:val="24"/>
        </w:rPr>
      </w:pPr>
      <w:r w:rsidRPr="00345389">
        <w:rPr>
          <w:rFonts w:ascii="Times New Roman" w:hAnsi="Times New Roman" w:cs="Times New Roman"/>
          <w:sz w:val="24"/>
          <w:szCs w:val="24"/>
        </w:rPr>
        <w:t>Sedangkan menurut Zainiyati (2017:172), multimedia dalam proses pembelajaran merupakan penggunaan berbagai jenis media secara bersama-sama seperti teks, video, gambar dan lain-lain, dengan semua media bersama bersatu untuk mencapai tujuan 10 pembelajaran yang sudah dirumuskan. Berdasarkan difinisi oleh beberapa ahli, dapat disimpulkan bahwa multimedia adalah perpaduan berbagai macam media teks, audio, grafis, animasi dan video secara interaktif yang akan disampaikan menggunakan komputer atau peralatan elektronik untuk menyampaikan informasi dan dapat digunakan dalam membantu proses pembelajaran.</w:t>
      </w:r>
    </w:p>
    <w:p w14:paraId="5B2E3F09" w14:textId="77777777" w:rsidR="00CB6F84" w:rsidRDefault="00CB6F84" w:rsidP="003B3C7D">
      <w:pPr>
        <w:spacing w:line="360" w:lineRule="auto"/>
        <w:ind w:firstLine="360"/>
        <w:jc w:val="both"/>
        <w:rPr>
          <w:rFonts w:ascii="Times New Roman" w:hAnsi="Times New Roman" w:cs="Times New Roman"/>
          <w:sz w:val="24"/>
          <w:szCs w:val="24"/>
        </w:rPr>
      </w:pPr>
    </w:p>
    <w:p w14:paraId="493BEF38" w14:textId="77777777" w:rsidR="00CB6F84" w:rsidRPr="00345389" w:rsidRDefault="00CB6F84" w:rsidP="003B3C7D">
      <w:pPr>
        <w:spacing w:line="360" w:lineRule="auto"/>
        <w:ind w:firstLine="360"/>
        <w:jc w:val="both"/>
        <w:rPr>
          <w:rFonts w:ascii="Times New Roman" w:hAnsi="Times New Roman" w:cs="Times New Roman"/>
          <w:sz w:val="24"/>
          <w:szCs w:val="24"/>
        </w:rPr>
      </w:pPr>
    </w:p>
    <w:p w14:paraId="2D5CEC90" w14:textId="0B136B67" w:rsidR="00C32901" w:rsidRPr="00345389" w:rsidRDefault="00C32901" w:rsidP="003B3C7D">
      <w:pPr>
        <w:spacing w:line="360" w:lineRule="auto"/>
        <w:jc w:val="both"/>
        <w:rPr>
          <w:rFonts w:ascii="Times New Roman" w:hAnsi="Times New Roman" w:cs="Times New Roman"/>
          <w:b/>
          <w:bCs/>
          <w:sz w:val="24"/>
          <w:szCs w:val="24"/>
        </w:rPr>
      </w:pPr>
      <w:r w:rsidRPr="00345389">
        <w:rPr>
          <w:rFonts w:ascii="Times New Roman" w:hAnsi="Times New Roman" w:cs="Times New Roman"/>
          <w:b/>
          <w:bCs/>
          <w:sz w:val="24"/>
          <w:szCs w:val="24"/>
        </w:rPr>
        <w:t>Daftar Pustaka</w:t>
      </w:r>
    </w:p>
    <w:p w14:paraId="3340337B" w14:textId="108118C3" w:rsidR="00CF6CF5" w:rsidRPr="00345389" w:rsidRDefault="00C32901" w:rsidP="003B3C7D">
      <w:pPr>
        <w:widowControl w:val="0"/>
        <w:autoSpaceDE w:val="0"/>
        <w:autoSpaceDN w:val="0"/>
        <w:adjustRightInd w:val="0"/>
        <w:spacing w:line="360" w:lineRule="auto"/>
        <w:rPr>
          <w:rFonts w:ascii="Times New Roman" w:hAnsi="Times New Roman" w:cs="Times New Roman"/>
          <w:noProof/>
          <w:kern w:val="0"/>
          <w:sz w:val="24"/>
          <w:szCs w:val="24"/>
        </w:rPr>
      </w:pPr>
      <w:r w:rsidRPr="00345389">
        <w:rPr>
          <w:rFonts w:ascii="Times New Roman" w:hAnsi="Times New Roman" w:cs="Times New Roman"/>
          <w:sz w:val="24"/>
          <w:szCs w:val="24"/>
        </w:rPr>
        <w:fldChar w:fldCharType="begin" w:fldLock="1"/>
      </w:r>
      <w:r w:rsidRPr="00345389">
        <w:rPr>
          <w:rFonts w:ascii="Times New Roman" w:hAnsi="Times New Roman" w:cs="Times New Roman"/>
          <w:sz w:val="24"/>
          <w:szCs w:val="24"/>
        </w:rPr>
        <w:instrText xml:space="preserve">ADDIN Mendeley Bibliography CSL_BIBLIOGRAPHY </w:instrText>
      </w:r>
      <w:r w:rsidRPr="00345389">
        <w:rPr>
          <w:rFonts w:ascii="Times New Roman" w:hAnsi="Times New Roman" w:cs="Times New Roman"/>
          <w:sz w:val="24"/>
          <w:szCs w:val="24"/>
        </w:rPr>
        <w:fldChar w:fldCharType="separate"/>
      </w:r>
      <w:r w:rsidR="00CF6CF5" w:rsidRPr="00345389">
        <w:rPr>
          <w:rFonts w:ascii="Times New Roman" w:hAnsi="Times New Roman" w:cs="Times New Roman"/>
          <w:noProof/>
          <w:kern w:val="0"/>
          <w:sz w:val="24"/>
          <w:szCs w:val="24"/>
        </w:rPr>
        <w:t xml:space="preserve">Diah, P., Dewi, S. and Suryati, S. (2018) ‘Penerapan Metode AHP dan SAW untuk Penentuan Kenaikan Jabatan Karyawan’, </w:t>
      </w:r>
      <w:r w:rsidR="00CF6CF5" w:rsidRPr="00345389">
        <w:rPr>
          <w:rFonts w:ascii="Times New Roman" w:hAnsi="Times New Roman" w:cs="Times New Roman"/>
          <w:i/>
          <w:iCs/>
          <w:noProof/>
          <w:kern w:val="0"/>
          <w:sz w:val="24"/>
          <w:szCs w:val="24"/>
        </w:rPr>
        <w:t>JATISI (Jurnal Teknik Informatika dan Sistem Informasi)</w:t>
      </w:r>
      <w:r w:rsidR="00CF6CF5" w:rsidRPr="00345389">
        <w:rPr>
          <w:rFonts w:ascii="Times New Roman" w:hAnsi="Times New Roman" w:cs="Times New Roman"/>
          <w:noProof/>
          <w:kern w:val="0"/>
          <w:sz w:val="24"/>
          <w:szCs w:val="24"/>
        </w:rPr>
        <w:t xml:space="preserve">, 5(1), pp. 60–73. Available at: </w:t>
      </w:r>
      <w:r w:rsidR="00CF6CF5" w:rsidRPr="00345389">
        <w:rPr>
          <w:rFonts w:ascii="Times New Roman" w:hAnsi="Times New Roman" w:cs="Times New Roman"/>
          <w:noProof/>
          <w:kern w:val="0"/>
          <w:sz w:val="24"/>
          <w:szCs w:val="24"/>
        </w:rPr>
        <w:lastRenderedPageBreak/>
        <w:t>https://doi.org/10.35957/jatisi.v5i1.130.</w:t>
      </w:r>
    </w:p>
    <w:p w14:paraId="4103CC9A" w14:textId="3C629016" w:rsidR="00CF6CF5" w:rsidRPr="00345389" w:rsidRDefault="00CF6CF5" w:rsidP="003B3C7D">
      <w:pPr>
        <w:widowControl w:val="0"/>
        <w:autoSpaceDE w:val="0"/>
        <w:autoSpaceDN w:val="0"/>
        <w:adjustRightInd w:val="0"/>
        <w:spacing w:line="360" w:lineRule="auto"/>
        <w:rPr>
          <w:rFonts w:ascii="Times New Roman" w:hAnsi="Times New Roman" w:cs="Times New Roman"/>
          <w:noProof/>
          <w:kern w:val="0"/>
          <w:sz w:val="24"/>
          <w:szCs w:val="24"/>
        </w:rPr>
      </w:pPr>
      <w:r w:rsidRPr="00345389">
        <w:rPr>
          <w:rFonts w:ascii="Times New Roman" w:hAnsi="Times New Roman" w:cs="Times New Roman"/>
          <w:noProof/>
          <w:kern w:val="0"/>
          <w:sz w:val="24"/>
          <w:szCs w:val="24"/>
        </w:rPr>
        <w:t xml:space="preserve">Prasetyo, L.A. (2018) ‘Sistem Pendukung Keputusan Mahasiswa Berprestasi Menggunakan Metode Kombinasi Analytical Hierarchy Process (AHP) dan Simple Additive Weigting (SAW)’, </w:t>
      </w:r>
      <w:r w:rsidRPr="00345389">
        <w:rPr>
          <w:rFonts w:ascii="Times New Roman" w:hAnsi="Times New Roman" w:cs="Times New Roman"/>
          <w:i/>
          <w:iCs/>
          <w:noProof/>
          <w:kern w:val="0"/>
          <w:sz w:val="24"/>
          <w:szCs w:val="24"/>
        </w:rPr>
        <w:t>STRING (Satuan Tulisan Riset dan Inovasi Teknologi)</w:t>
      </w:r>
      <w:r w:rsidRPr="00345389">
        <w:rPr>
          <w:rFonts w:ascii="Times New Roman" w:hAnsi="Times New Roman" w:cs="Times New Roman"/>
          <w:noProof/>
          <w:kern w:val="0"/>
          <w:sz w:val="24"/>
          <w:szCs w:val="24"/>
        </w:rPr>
        <w:t>, 3(2), p. 130. Available at: https://doi.org/10.30998/string.v3i2.3039.</w:t>
      </w:r>
    </w:p>
    <w:p w14:paraId="49CCFE65" w14:textId="3E8F48BB" w:rsidR="00CF6CF5" w:rsidRPr="00345389" w:rsidRDefault="00CF6CF5" w:rsidP="003B3C7D">
      <w:pPr>
        <w:widowControl w:val="0"/>
        <w:autoSpaceDE w:val="0"/>
        <w:autoSpaceDN w:val="0"/>
        <w:adjustRightInd w:val="0"/>
        <w:spacing w:line="360" w:lineRule="auto"/>
        <w:rPr>
          <w:rFonts w:ascii="Times New Roman" w:hAnsi="Times New Roman" w:cs="Times New Roman"/>
          <w:noProof/>
          <w:kern w:val="0"/>
          <w:sz w:val="24"/>
          <w:szCs w:val="24"/>
        </w:rPr>
      </w:pPr>
      <w:r w:rsidRPr="00345389">
        <w:rPr>
          <w:rFonts w:ascii="Times New Roman" w:hAnsi="Times New Roman" w:cs="Times New Roman"/>
          <w:noProof/>
          <w:kern w:val="0"/>
          <w:sz w:val="24"/>
          <w:szCs w:val="24"/>
        </w:rPr>
        <w:t xml:space="preserve">Ramadona, F. and Usman (2021) ‘Kombinasi Metode Analytical Hierarchy Process (Ahp) Dan Metode Simple Additive Weighting (Saw) Pada Penilaian Kinerja Dosen’, </w:t>
      </w:r>
      <w:r w:rsidRPr="00345389">
        <w:rPr>
          <w:rFonts w:ascii="Times New Roman" w:hAnsi="Times New Roman" w:cs="Times New Roman"/>
          <w:i/>
          <w:iCs/>
          <w:noProof/>
          <w:kern w:val="0"/>
          <w:sz w:val="24"/>
          <w:szCs w:val="24"/>
        </w:rPr>
        <w:t>Jurnal Perangkat Lunak</w:t>
      </w:r>
      <w:r w:rsidRPr="00345389">
        <w:rPr>
          <w:rFonts w:ascii="Times New Roman" w:hAnsi="Times New Roman" w:cs="Times New Roman"/>
          <w:noProof/>
          <w:kern w:val="0"/>
          <w:sz w:val="24"/>
          <w:szCs w:val="24"/>
        </w:rPr>
        <w:t>, 3(2), pp. 38–50. Available at: http</w:t>
      </w:r>
      <w:r w:rsidR="005877C3">
        <w:rPr>
          <w:rFonts w:ascii="Times New Roman" w:hAnsi="Times New Roman" w:cs="Times New Roman"/>
          <w:noProof/>
          <w:kern w:val="0"/>
          <w:sz w:val="24"/>
          <w:szCs w:val="24"/>
        </w:rPr>
        <w:t>s</w:t>
      </w:r>
      <w:r w:rsidRPr="00345389">
        <w:rPr>
          <w:rFonts w:ascii="Times New Roman" w:hAnsi="Times New Roman" w:cs="Times New Roman"/>
          <w:noProof/>
          <w:kern w:val="0"/>
          <w:sz w:val="24"/>
          <w:szCs w:val="24"/>
        </w:rPr>
        <w:t>s://doi.org/10.32520/jupel.v3i2.1616.</w:t>
      </w:r>
    </w:p>
    <w:p w14:paraId="58484959" w14:textId="77777777" w:rsidR="00CF6CF5" w:rsidRPr="00345389" w:rsidRDefault="00CF6CF5" w:rsidP="003B3C7D">
      <w:pPr>
        <w:widowControl w:val="0"/>
        <w:autoSpaceDE w:val="0"/>
        <w:autoSpaceDN w:val="0"/>
        <w:adjustRightInd w:val="0"/>
        <w:spacing w:line="360" w:lineRule="auto"/>
        <w:rPr>
          <w:rFonts w:ascii="Times New Roman" w:hAnsi="Times New Roman" w:cs="Times New Roman"/>
          <w:noProof/>
          <w:kern w:val="0"/>
          <w:sz w:val="24"/>
          <w:szCs w:val="24"/>
        </w:rPr>
      </w:pPr>
      <w:r w:rsidRPr="00345389">
        <w:rPr>
          <w:rFonts w:ascii="Times New Roman" w:hAnsi="Times New Roman" w:cs="Times New Roman"/>
          <w:noProof/>
          <w:kern w:val="0"/>
          <w:sz w:val="24"/>
          <w:szCs w:val="24"/>
        </w:rPr>
        <w:t xml:space="preserve">Rohmah, A.F. and Dwi, J. (2019) ‘Implemetasi Kombinasi Ahp Dan Saw Pada Sistem Pendukung Keputusan Penerimaan Karyawan Baru Di Cv Solusi Dunia Digital’, </w:t>
      </w:r>
      <w:r w:rsidRPr="00345389">
        <w:rPr>
          <w:rFonts w:ascii="Times New Roman" w:hAnsi="Times New Roman" w:cs="Times New Roman"/>
          <w:i/>
          <w:iCs/>
          <w:noProof/>
          <w:kern w:val="0"/>
          <w:sz w:val="24"/>
          <w:szCs w:val="24"/>
        </w:rPr>
        <w:t>Information Technology Journal Vol 1 No.3 Mei 2019</w:t>
      </w:r>
      <w:r w:rsidRPr="00345389">
        <w:rPr>
          <w:rFonts w:ascii="Times New Roman" w:hAnsi="Times New Roman" w:cs="Times New Roman"/>
          <w:noProof/>
          <w:kern w:val="0"/>
          <w:sz w:val="24"/>
          <w:szCs w:val="24"/>
        </w:rPr>
        <w:t>, 1(3), pp. 1–5.</w:t>
      </w:r>
    </w:p>
    <w:p w14:paraId="6832C14F" w14:textId="77777777" w:rsidR="00CF6CF5" w:rsidRPr="00345389" w:rsidRDefault="00CF6CF5" w:rsidP="003B3C7D">
      <w:pPr>
        <w:widowControl w:val="0"/>
        <w:autoSpaceDE w:val="0"/>
        <w:autoSpaceDN w:val="0"/>
        <w:adjustRightInd w:val="0"/>
        <w:spacing w:line="360" w:lineRule="auto"/>
        <w:rPr>
          <w:rFonts w:ascii="Times New Roman" w:hAnsi="Times New Roman" w:cs="Times New Roman"/>
          <w:noProof/>
          <w:sz w:val="24"/>
        </w:rPr>
      </w:pPr>
      <w:r w:rsidRPr="00345389">
        <w:rPr>
          <w:rFonts w:ascii="Times New Roman" w:hAnsi="Times New Roman" w:cs="Times New Roman"/>
          <w:noProof/>
          <w:kern w:val="0"/>
          <w:sz w:val="24"/>
          <w:szCs w:val="24"/>
        </w:rPr>
        <w:t xml:space="preserve">Wantoro, A. (2020) ‘Kombinasi Metode Analitical Hierarchy Process (Ahp) Dan Simple Addtive Weight (Saw) Untuk Menentukan Website E-Commerce Terbaik’, </w:t>
      </w:r>
      <w:r w:rsidRPr="00345389">
        <w:rPr>
          <w:rFonts w:ascii="Times New Roman" w:hAnsi="Times New Roman" w:cs="Times New Roman"/>
          <w:i/>
          <w:iCs/>
          <w:noProof/>
          <w:kern w:val="0"/>
          <w:sz w:val="24"/>
          <w:szCs w:val="24"/>
        </w:rPr>
        <w:t>Sistemasi</w:t>
      </w:r>
      <w:r w:rsidRPr="00345389">
        <w:rPr>
          <w:rFonts w:ascii="Times New Roman" w:hAnsi="Times New Roman" w:cs="Times New Roman"/>
          <w:noProof/>
          <w:kern w:val="0"/>
          <w:sz w:val="24"/>
          <w:szCs w:val="24"/>
        </w:rPr>
        <w:t>, 9(1), p. 131. Available at: https://doi.org/10.32520/stmsi.v9i1.608.</w:t>
      </w:r>
    </w:p>
    <w:p w14:paraId="5BA7738B" w14:textId="384D1D95" w:rsidR="00C32901" w:rsidRPr="00345389" w:rsidRDefault="00C32901" w:rsidP="003B3C7D">
      <w:pPr>
        <w:spacing w:line="360" w:lineRule="auto"/>
        <w:jc w:val="both"/>
        <w:rPr>
          <w:rFonts w:ascii="Times New Roman" w:hAnsi="Times New Roman" w:cs="Times New Roman"/>
          <w:sz w:val="24"/>
          <w:szCs w:val="24"/>
        </w:rPr>
      </w:pPr>
      <w:r w:rsidRPr="00345389">
        <w:rPr>
          <w:rFonts w:ascii="Times New Roman" w:hAnsi="Times New Roman" w:cs="Times New Roman"/>
          <w:sz w:val="24"/>
          <w:szCs w:val="24"/>
        </w:rPr>
        <w:fldChar w:fldCharType="end"/>
      </w:r>
    </w:p>
    <w:sectPr w:rsidR="00C32901" w:rsidRPr="00345389" w:rsidSect="00CB6F84">
      <w:pgSz w:w="12240" w:h="15840"/>
      <w:pgMar w:top="2275" w:right="1701" w:bottom="1701" w:left="2275"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hmad Sabri" w:date="2023-07-31T12:11:00Z" w:initials="AS">
    <w:p w14:paraId="506115EA" w14:textId="77777777" w:rsidR="008649F4" w:rsidRDefault="008649F4" w:rsidP="000B7A15">
      <w:pPr>
        <w:pStyle w:val="CommentText"/>
      </w:pPr>
      <w:r>
        <w:rPr>
          <w:rStyle w:val="CommentReference"/>
        </w:rPr>
        <w:annotationRef/>
      </w:r>
      <w:r>
        <w:t>Telaah Pustaka</w:t>
      </w:r>
    </w:p>
  </w:comment>
  <w:comment w:id="1" w:author="Ahmad Sabri" w:date="2023-07-31T12:11:00Z" w:initials="AS">
    <w:p w14:paraId="2AE50DFC" w14:textId="09BF4629" w:rsidR="008649F4" w:rsidRDefault="008649F4" w:rsidP="00255776">
      <w:pPr>
        <w:pStyle w:val="CommentText"/>
      </w:pPr>
      <w:r>
        <w:rPr>
          <w:rStyle w:val="CommentReference"/>
        </w:rPr>
        <w:annotationRef/>
      </w:r>
      <w:r>
        <w:t>Rata kiri dengan subjudul di atas</w:t>
      </w:r>
    </w:p>
  </w:comment>
  <w:comment w:id="2" w:author="Ahmad Sabri" w:date="2023-07-31T12:10:00Z" w:initials="AS">
    <w:p w14:paraId="266BF4FA" w14:textId="62902ED2" w:rsidR="008649F4" w:rsidRDefault="008649F4" w:rsidP="009F3B60">
      <w:pPr>
        <w:pStyle w:val="CommentText"/>
      </w:pPr>
      <w:r>
        <w:rPr>
          <w:rStyle w:val="CommentReference"/>
        </w:rPr>
        <w:annotationRef/>
      </w:r>
      <w:r>
        <w:t>Tabel yang terlalu besar agar dibuat landscape, halaman tersendiri</w:t>
      </w:r>
    </w:p>
  </w:comment>
  <w:comment w:id="3" w:author="Ahmad Sabri" w:date="2023-07-31T12:10:00Z" w:initials="AS">
    <w:p w14:paraId="251D28CF" w14:textId="418BCA84" w:rsidR="008649F4" w:rsidRDefault="008649F4" w:rsidP="00420E68">
      <w:pPr>
        <w:pStyle w:val="CommentText"/>
      </w:pPr>
      <w:r>
        <w:rPr>
          <w:rStyle w:val="CommentReference"/>
        </w:rPr>
        <w:annotationRef/>
      </w:r>
      <w:r>
        <w:t>Tidak perlu. Sebagai gantinya, berikan profil SMK anda di Metode Peneliti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6115EA" w15:done="0"/>
  <w15:commentEx w15:paraId="2AE50DFC" w15:done="0"/>
  <w15:commentEx w15:paraId="266BF4FA" w15:done="0"/>
  <w15:commentEx w15:paraId="251D28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722382" w16cex:dateUtc="2023-07-31T05:11:00Z"/>
  <w16cex:commentExtensible w16cex:durableId="28722369" w16cex:dateUtc="2023-07-31T05:11:00Z"/>
  <w16cex:commentExtensible w16cex:durableId="2872234D" w16cex:dateUtc="2023-07-31T05:10:00Z"/>
  <w16cex:commentExtensible w16cex:durableId="2872231F" w16cex:dateUtc="2023-07-31T05: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6115EA" w16cid:durableId="28722382"/>
  <w16cid:commentId w16cid:paraId="2AE50DFC" w16cid:durableId="28722369"/>
  <w16cid:commentId w16cid:paraId="266BF4FA" w16cid:durableId="2872234D"/>
  <w16cid:commentId w16cid:paraId="251D28CF" w16cid:durableId="2872231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ngsana New">
    <w:panose1 w:val="02020603050405020304"/>
    <w:charset w:val="DE"/>
    <w:family w:val="roman"/>
    <w:pitch w:val="variable"/>
    <w:sig w:usb0="81000003" w:usb1="00000000" w:usb2="00000000" w:usb3="00000000" w:csb0="0001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81553"/>
    <w:multiLevelType w:val="hybridMultilevel"/>
    <w:tmpl w:val="9B904F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242AAF"/>
    <w:multiLevelType w:val="hybridMultilevel"/>
    <w:tmpl w:val="F2B48EB4"/>
    <w:lvl w:ilvl="0" w:tplc="37F65FAE">
      <w:start w:val="1"/>
      <w:numFmt w:val="decimal"/>
      <w:lvlText w:val="%1."/>
      <w:lvlJc w:val="left"/>
      <w:pPr>
        <w:ind w:left="720" w:hanging="360"/>
      </w:pPr>
      <w:rPr>
        <w:rFonts w:ascii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B1362E"/>
    <w:multiLevelType w:val="hybridMultilevel"/>
    <w:tmpl w:val="25E648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486578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6F764897"/>
    <w:multiLevelType w:val="hybridMultilevel"/>
    <w:tmpl w:val="78A48E02"/>
    <w:lvl w:ilvl="0" w:tplc="BED8F8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767E0B34"/>
    <w:multiLevelType w:val="multilevel"/>
    <w:tmpl w:val="0B760EF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84B1B3A"/>
    <w:multiLevelType w:val="hybridMultilevel"/>
    <w:tmpl w:val="63CC0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95675865">
    <w:abstractNumId w:val="3"/>
  </w:num>
  <w:num w:numId="2" w16cid:durableId="2047367826">
    <w:abstractNumId w:val="5"/>
  </w:num>
  <w:num w:numId="3" w16cid:durableId="860699514">
    <w:abstractNumId w:val="6"/>
  </w:num>
  <w:num w:numId="4" w16cid:durableId="1296793010">
    <w:abstractNumId w:val="4"/>
  </w:num>
  <w:num w:numId="5" w16cid:durableId="1848671220">
    <w:abstractNumId w:val="1"/>
  </w:num>
  <w:num w:numId="6" w16cid:durableId="2062752714">
    <w:abstractNumId w:val="0"/>
  </w:num>
  <w:num w:numId="7" w16cid:durableId="192649899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hmad Sabri">
    <w15:presenceInfo w15:providerId="Windows Live" w15:userId="bf95a31bb6a99a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4F14"/>
    <w:rsid w:val="000000E7"/>
    <w:rsid w:val="0004533F"/>
    <w:rsid w:val="000772FF"/>
    <w:rsid w:val="000E1CE8"/>
    <w:rsid w:val="000E4D6C"/>
    <w:rsid w:val="00102819"/>
    <w:rsid w:val="001033F8"/>
    <w:rsid w:val="00107C7D"/>
    <w:rsid w:val="001D0FBD"/>
    <w:rsid w:val="00212768"/>
    <w:rsid w:val="00234380"/>
    <w:rsid w:val="0024674A"/>
    <w:rsid w:val="002968AD"/>
    <w:rsid w:val="002D287A"/>
    <w:rsid w:val="002F51AE"/>
    <w:rsid w:val="00331F8B"/>
    <w:rsid w:val="00341502"/>
    <w:rsid w:val="00345389"/>
    <w:rsid w:val="00365EF3"/>
    <w:rsid w:val="00384DB8"/>
    <w:rsid w:val="003A1C72"/>
    <w:rsid w:val="003B3C7D"/>
    <w:rsid w:val="003C5C93"/>
    <w:rsid w:val="003D1215"/>
    <w:rsid w:val="003F286E"/>
    <w:rsid w:val="00424DD8"/>
    <w:rsid w:val="00486494"/>
    <w:rsid w:val="004C108A"/>
    <w:rsid w:val="00532995"/>
    <w:rsid w:val="00546B78"/>
    <w:rsid w:val="0057523F"/>
    <w:rsid w:val="005877C3"/>
    <w:rsid w:val="00594D77"/>
    <w:rsid w:val="005C268A"/>
    <w:rsid w:val="005C664C"/>
    <w:rsid w:val="005F4F14"/>
    <w:rsid w:val="0060290E"/>
    <w:rsid w:val="006E3997"/>
    <w:rsid w:val="006E74F9"/>
    <w:rsid w:val="00712A8C"/>
    <w:rsid w:val="00731B42"/>
    <w:rsid w:val="00745334"/>
    <w:rsid w:val="00754CD6"/>
    <w:rsid w:val="0075717D"/>
    <w:rsid w:val="00761545"/>
    <w:rsid w:val="00781CB9"/>
    <w:rsid w:val="0080498D"/>
    <w:rsid w:val="00827FF1"/>
    <w:rsid w:val="008649F4"/>
    <w:rsid w:val="008C3925"/>
    <w:rsid w:val="00934E22"/>
    <w:rsid w:val="00951DB2"/>
    <w:rsid w:val="009711CB"/>
    <w:rsid w:val="00975CD9"/>
    <w:rsid w:val="009D2BE1"/>
    <w:rsid w:val="00A06CD8"/>
    <w:rsid w:val="00A9178F"/>
    <w:rsid w:val="00AC3DB9"/>
    <w:rsid w:val="00AD1DC4"/>
    <w:rsid w:val="00B30A9D"/>
    <w:rsid w:val="00B829A0"/>
    <w:rsid w:val="00BC19CF"/>
    <w:rsid w:val="00C203EF"/>
    <w:rsid w:val="00C32901"/>
    <w:rsid w:val="00C42AFB"/>
    <w:rsid w:val="00C62F9E"/>
    <w:rsid w:val="00C722D9"/>
    <w:rsid w:val="00C90DEB"/>
    <w:rsid w:val="00CB6F84"/>
    <w:rsid w:val="00CF6CF5"/>
    <w:rsid w:val="00D11269"/>
    <w:rsid w:val="00D1138F"/>
    <w:rsid w:val="00D2361E"/>
    <w:rsid w:val="00D263D3"/>
    <w:rsid w:val="00E83C51"/>
    <w:rsid w:val="00EC1911"/>
    <w:rsid w:val="00ED5053"/>
    <w:rsid w:val="00EF1C1E"/>
    <w:rsid w:val="00FC3904"/>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3BB55D"/>
  <w15:chartTrackingRefBased/>
  <w15:docId w15:val="{AFC1BCE1-A353-4229-B9FE-53E51A6069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8"/>
        <w:lang w:val="en-US"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4380"/>
    <w:pPr>
      <w:ind w:left="720"/>
      <w:contextualSpacing/>
    </w:pPr>
  </w:style>
  <w:style w:type="paragraph" w:styleId="NormalWeb">
    <w:name w:val="Normal (Web)"/>
    <w:basedOn w:val="Normal"/>
    <w:uiPriority w:val="99"/>
    <w:semiHidden/>
    <w:unhideWhenUsed/>
    <w:rsid w:val="00712A8C"/>
    <w:rPr>
      <w:rFonts w:ascii="Times New Roman" w:hAnsi="Times New Roman" w:cs="Angsana New"/>
      <w:sz w:val="24"/>
      <w:szCs w:val="30"/>
    </w:rPr>
  </w:style>
  <w:style w:type="table" w:styleId="TableGrid">
    <w:name w:val="Table Grid"/>
    <w:basedOn w:val="TableNormal"/>
    <w:uiPriority w:val="39"/>
    <w:rsid w:val="00384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
    <w:name w:val="List Table 1 Light"/>
    <w:basedOn w:val="TableNormal"/>
    <w:uiPriority w:val="46"/>
    <w:rsid w:val="00384DB8"/>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
    <w:name w:val="Grid Table 4"/>
    <w:basedOn w:val="TableNormal"/>
    <w:uiPriority w:val="49"/>
    <w:rsid w:val="00384DB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546B7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3-Accent3">
    <w:name w:val="List Table 3 Accent 3"/>
    <w:basedOn w:val="TableNormal"/>
    <w:uiPriority w:val="48"/>
    <w:rsid w:val="00546B78"/>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ListTable3">
    <w:name w:val="List Table 3"/>
    <w:basedOn w:val="TableNormal"/>
    <w:uiPriority w:val="48"/>
    <w:rsid w:val="00546B78"/>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GridTable1Light">
    <w:name w:val="Grid Table 1 Light"/>
    <w:basedOn w:val="TableNormal"/>
    <w:uiPriority w:val="46"/>
    <w:rsid w:val="00546B7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8649F4"/>
    <w:rPr>
      <w:sz w:val="16"/>
      <w:szCs w:val="16"/>
    </w:rPr>
  </w:style>
  <w:style w:type="paragraph" w:styleId="CommentText">
    <w:name w:val="annotation text"/>
    <w:basedOn w:val="Normal"/>
    <w:link w:val="CommentTextChar"/>
    <w:uiPriority w:val="99"/>
    <w:unhideWhenUsed/>
    <w:rsid w:val="008649F4"/>
    <w:pPr>
      <w:spacing w:line="240" w:lineRule="auto"/>
    </w:pPr>
    <w:rPr>
      <w:sz w:val="20"/>
      <w:szCs w:val="25"/>
    </w:rPr>
  </w:style>
  <w:style w:type="character" w:customStyle="1" w:styleId="CommentTextChar">
    <w:name w:val="Comment Text Char"/>
    <w:basedOn w:val="DefaultParagraphFont"/>
    <w:link w:val="CommentText"/>
    <w:uiPriority w:val="99"/>
    <w:rsid w:val="008649F4"/>
    <w:rPr>
      <w:sz w:val="20"/>
      <w:szCs w:val="25"/>
    </w:rPr>
  </w:style>
  <w:style w:type="paragraph" w:styleId="CommentSubject">
    <w:name w:val="annotation subject"/>
    <w:basedOn w:val="CommentText"/>
    <w:next w:val="CommentText"/>
    <w:link w:val="CommentSubjectChar"/>
    <w:uiPriority w:val="99"/>
    <w:semiHidden/>
    <w:unhideWhenUsed/>
    <w:rsid w:val="008649F4"/>
    <w:rPr>
      <w:b/>
      <w:bCs/>
    </w:rPr>
  </w:style>
  <w:style w:type="character" w:customStyle="1" w:styleId="CommentSubjectChar">
    <w:name w:val="Comment Subject Char"/>
    <w:basedOn w:val="CommentTextChar"/>
    <w:link w:val="CommentSubject"/>
    <w:uiPriority w:val="99"/>
    <w:semiHidden/>
    <w:rsid w:val="008649F4"/>
    <w:rPr>
      <w:b/>
      <w:bCs/>
      <w:sz w:val="20"/>
      <w:szCs w:val="2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0527971">
      <w:bodyDiv w:val="1"/>
      <w:marLeft w:val="0"/>
      <w:marRight w:val="0"/>
      <w:marTop w:val="0"/>
      <w:marBottom w:val="0"/>
      <w:divBdr>
        <w:top w:val="none" w:sz="0" w:space="0" w:color="auto"/>
        <w:left w:val="none" w:sz="0" w:space="0" w:color="auto"/>
        <w:bottom w:val="none" w:sz="0" w:space="0" w:color="auto"/>
        <w:right w:val="none" w:sz="0" w:space="0" w:color="auto"/>
      </w:divBdr>
    </w:div>
    <w:div w:id="354120571">
      <w:bodyDiv w:val="1"/>
      <w:marLeft w:val="0"/>
      <w:marRight w:val="0"/>
      <w:marTop w:val="0"/>
      <w:marBottom w:val="0"/>
      <w:divBdr>
        <w:top w:val="none" w:sz="0" w:space="0" w:color="auto"/>
        <w:left w:val="none" w:sz="0" w:space="0" w:color="auto"/>
        <w:bottom w:val="none" w:sz="0" w:space="0" w:color="auto"/>
        <w:right w:val="none" w:sz="0" w:space="0" w:color="auto"/>
      </w:divBdr>
    </w:div>
    <w:div w:id="580530605">
      <w:bodyDiv w:val="1"/>
      <w:marLeft w:val="0"/>
      <w:marRight w:val="0"/>
      <w:marTop w:val="0"/>
      <w:marBottom w:val="0"/>
      <w:divBdr>
        <w:top w:val="none" w:sz="0" w:space="0" w:color="auto"/>
        <w:left w:val="none" w:sz="0" w:space="0" w:color="auto"/>
        <w:bottom w:val="none" w:sz="0" w:space="0" w:color="auto"/>
        <w:right w:val="none" w:sz="0" w:space="0" w:color="auto"/>
      </w:divBdr>
    </w:div>
    <w:div w:id="751707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E677EE1-79B5-45E5-BB4F-FE8BB6E557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5022</Words>
  <Characters>28632</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K PGRI 1 JAKARTA</dc:creator>
  <cp:keywords/>
  <dc:description/>
  <cp:lastModifiedBy>Ahmad Sabri</cp:lastModifiedBy>
  <cp:revision>2</cp:revision>
  <cp:lastPrinted>2023-07-13T12:17:00Z</cp:lastPrinted>
  <dcterms:created xsi:type="dcterms:W3CDTF">2023-07-31T05:12:00Z</dcterms:created>
  <dcterms:modified xsi:type="dcterms:W3CDTF">2023-07-31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96d78f1-27e0-32f5-8786-7ce81b4cdd2b</vt:lpwstr>
  </property>
  <property fmtid="{D5CDD505-2E9C-101B-9397-08002B2CF9AE}" pid="24" name="Mendeley Citation Style_1">
    <vt:lpwstr>http://www.zotero.org/styles/harvard-cite-them-right</vt:lpwstr>
  </property>
</Properties>
</file>